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1B15E"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082E3A72"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7084CBFA" w14:textId="77777777" w:rsidR="006F718C" w:rsidRPr="00E500B7" w:rsidRDefault="006F718C" w:rsidP="007F471C"/>
    <w:p w14:paraId="3192283D" w14:textId="77777777" w:rsidR="006F718C" w:rsidRPr="00E000C1" w:rsidRDefault="006F718C" w:rsidP="007F471C">
      <w:pPr>
        <w:rPr>
          <w:vertAlign w:val="superscript"/>
        </w:rPr>
      </w:pPr>
      <w:r w:rsidRPr="00E000C1">
        <w:t>B. Weber</w:t>
      </w:r>
      <w:r w:rsidRPr="00E000C1">
        <w:rPr>
          <w:vertAlign w:val="superscript"/>
        </w:rPr>
        <w:t>1</w:t>
      </w:r>
      <w:proofErr w:type="gramStart"/>
      <w:r w:rsidRPr="00E000C1">
        <w:rPr>
          <w:vertAlign w:val="superscript"/>
        </w:rPr>
        <w:t>,2</w:t>
      </w:r>
      <w:proofErr w:type="gramEnd"/>
      <w:r w:rsidRPr="00E000C1">
        <w:t xml:space="preserve">, </w:t>
      </w:r>
      <w:r w:rsidR="00A83965" w:rsidRPr="00E000C1">
        <w:t>A. Z. Enkavi</w:t>
      </w:r>
      <w:r w:rsidR="00A83965" w:rsidRPr="00E000C1">
        <w:rPr>
          <w:vertAlign w:val="superscript"/>
        </w:rPr>
        <w:t>3</w:t>
      </w:r>
      <w:r w:rsidR="00A83965" w:rsidRPr="00E000C1">
        <w:t>,</w:t>
      </w:r>
      <w:r w:rsidR="00A83965" w:rsidRPr="00E000C1">
        <w:rPr>
          <w:vertAlign w:val="superscript"/>
        </w:rPr>
        <w:t xml:space="preserve"> </w:t>
      </w:r>
      <w:r w:rsidRPr="00E000C1">
        <w:t>I. Zweyer</w:t>
      </w:r>
      <w:r w:rsidRPr="00E000C1">
        <w:rPr>
          <w:vertAlign w:val="superscript"/>
        </w:rPr>
        <w:t>1,2</w:t>
      </w:r>
      <w:r w:rsidRPr="00E000C1">
        <w:t>, J. Wagner</w:t>
      </w:r>
      <w:r w:rsidRPr="00E000C1">
        <w:rPr>
          <w:vertAlign w:val="superscript"/>
        </w:rPr>
        <w:t>1</w:t>
      </w:r>
      <w:r w:rsidRPr="00E000C1">
        <w:t xml:space="preserve">, </w:t>
      </w:r>
      <w:r w:rsidR="00FA1F76" w:rsidRPr="00E000C1">
        <w:t>C.E. Elger</w:t>
      </w:r>
      <w:r w:rsidR="00FA1F76" w:rsidRPr="00E000C1">
        <w:rPr>
          <w:vertAlign w:val="superscript"/>
        </w:rPr>
        <w:t>1,2</w:t>
      </w:r>
      <w:r w:rsidR="00FA1F76" w:rsidRPr="00E000C1">
        <w:t xml:space="preserve">, </w:t>
      </w:r>
      <w:r w:rsidR="003618F0" w:rsidRPr="00E000C1">
        <w:t>,</w:t>
      </w:r>
      <w:r w:rsidRPr="00E000C1">
        <w:t>E. U. Weber</w:t>
      </w:r>
      <w:r w:rsidRPr="00E000C1">
        <w:rPr>
          <w:vertAlign w:val="superscript"/>
        </w:rPr>
        <w:t>3</w:t>
      </w:r>
      <w:r w:rsidRPr="00E000C1">
        <w:t>, E. J. Johnson</w:t>
      </w:r>
      <w:r w:rsidRPr="00E000C1">
        <w:rPr>
          <w:vertAlign w:val="superscript"/>
        </w:rPr>
        <w:t>3</w:t>
      </w:r>
      <w:r w:rsidRPr="00E000C1">
        <w:t>,</w:t>
      </w:r>
    </w:p>
    <w:p w14:paraId="4F1E6DB9" w14:textId="77777777" w:rsidR="006F718C" w:rsidRPr="00E000C1" w:rsidRDefault="006F718C" w:rsidP="007F471C">
      <w:pPr>
        <w:rPr>
          <w:vertAlign w:val="superscript"/>
        </w:rPr>
      </w:pPr>
    </w:p>
    <w:p w14:paraId="5D64299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669BBE4C" w14:textId="77777777" w:rsidR="006F718C" w:rsidRPr="00E500B7" w:rsidRDefault="006F718C" w:rsidP="007F471C"/>
    <w:p w14:paraId="7FE057E6" w14:textId="77777777" w:rsidR="006F718C" w:rsidRPr="00E500B7" w:rsidRDefault="006F718C" w:rsidP="007F471C">
      <w:r w:rsidRPr="00E500B7">
        <w:rPr>
          <w:vertAlign w:val="superscript"/>
        </w:rPr>
        <w:t>*</w:t>
      </w:r>
      <w:r w:rsidRPr="00E500B7">
        <w:t xml:space="preserve">Correspondence at: </w:t>
      </w:r>
      <w:r>
        <w:t>bernd.weber@ukb.uni-bonn.de</w:t>
      </w:r>
    </w:p>
    <w:p w14:paraId="5C992124" w14:textId="77777777" w:rsidR="003F1C10" w:rsidRDefault="003F1C10" w:rsidP="007F471C"/>
    <w:p w14:paraId="79995564" w14:textId="77777777" w:rsidR="006F718C" w:rsidRPr="003F1C10" w:rsidRDefault="003F1C10" w:rsidP="007F471C">
      <w:pPr>
        <w:pStyle w:val="Heading1"/>
      </w:pPr>
      <w:r w:rsidRPr="003F1C10">
        <w:t>Introduction</w:t>
      </w:r>
    </w:p>
    <w:p w14:paraId="0A6DCC13" w14:textId="5966D97F"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A141E1">
        <w:t xml:space="preserve"> Confronted with </w:t>
      </w:r>
      <w:r w:rsidR="003C0892">
        <w:t>a</w:t>
      </w:r>
      <w:r w:rsidR="00A141E1">
        <w:t xml:space="preserve"> choice of snack food item</w:t>
      </w:r>
      <w:r w:rsidR="003C0892">
        <w:t xml:space="preserve">s at </w:t>
      </w:r>
      <w:r w:rsidR="00A141E1">
        <w:t xml:space="preserve">a vending machine, we </w:t>
      </w:r>
      <w:r w:rsidR="003B09C2">
        <w:t>use the</w:t>
      </w:r>
      <w:r w:rsidR="003C0892">
        <w:t xml:space="preserve"> </w:t>
      </w:r>
      <w:r w:rsidR="003B09C2">
        <w:t xml:space="preserve">packaging as memory cues </w:t>
      </w:r>
      <w:r w:rsidR="00F97A3F">
        <w:t xml:space="preserve">to retrieve </w:t>
      </w:r>
      <w:r w:rsidR="00A141E1">
        <w:t xml:space="preserve">past experiences </w:t>
      </w:r>
      <w:r>
        <w:t xml:space="preserve">with </w:t>
      </w:r>
      <w:r w:rsidR="003B09C2">
        <w:t xml:space="preserve">the options </w:t>
      </w:r>
      <w:r w:rsidR="00A141E1">
        <w:t>to construct an estimate of their reward value</w:t>
      </w:r>
      <w:r w:rsidR="00306BF4">
        <w:t>.</w:t>
      </w:r>
    </w:p>
    <w:p w14:paraId="313ABA5D" w14:textId="1F66DD89" w:rsidR="00454BE1" w:rsidRPr="007F471C" w:rsidRDefault="003B09C2" w:rsidP="007F471C">
      <w:r>
        <w:t>I</w:t>
      </w:r>
      <w:r w:rsidR="00F9457A">
        <w:t>n contrast</w:t>
      </w:r>
      <w:r w:rsidR="00F97A3F">
        <w:t>,</w:t>
      </w:r>
      <w:r w:rsidR="00D06C25" w:rsidRPr="007F471C">
        <w:t xml:space="preserve"> </w:t>
      </w:r>
      <w:r>
        <w:t xml:space="preserve">economics </w:t>
      </w:r>
      <w:r w:rsidR="00D06C25" w:rsidRPr="007F471C">
        <w:t>treat</w:t>
      </w:r>
      <w:r w:rsidR="00034EB2">
        <w:t>s</w:t>
      </w:r>
      <w:r w:rsidR="00D06C25" w:rsidRPr="007F471C">
        <w:t xml:space="preserve"> preferences as a primitive</w:t>
      </w:r>
      <w:r w:rsidR="006939FB" w:rsidRPr="007F471C">
        <w:t xml:space="preserve"> in axiomatic models of </w:t>
      </w:r>
      <w:r w:rsidR="003C0892">
        <w:t xml:space="preserve">risky </w:t>
      </w:r>
      <w:r w:rsidR="006939FB" w:rsidRPr="007F471C">
        <w:t xml:space="preserve">choice </w:t>
      </w:r>
      <w:r w:rsidR="00C10D1C">
        <w:fldChar w:fldCharType="begin" w:fldLock="1"/>
      </w:r>
      <w:r w:rsidR="00B3406A">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w:t>
      </w:r>
      <w:r>
        <w:t>neglected</w:t>
      </w:r>
      <w:r w:rsidR="00454BE1" w:rsidRPr="007F471C">
        <w:t xml:space="preserve">, with only a few exceptions </w:t>
      </w:r>
      <w:r w:rsidR="00DF49CB">
        <w:fldChar w:fldCharType="begin" w:fldLock="1"/>
      </w:r>
      <w:r w:rsidR="00B3406A">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w:t>
      </w:r>
      <w:r w:rsidR="00CE376F">
        <w:t xml:space="preserve"> their accompanying</w:t>
      </w:r>
      <w:r w:rsidR="00F9457A">
        <w:t xml:space="preserve"> constraints</w:t>
      </w:r>
      <w:r w:rsidR="00454BE1" w:rsidRPr="007F471C">
        <w:t xml:space="preserve"> have played a more prominent role in explanations </w:t>
      </w:r>
      <w:proofErr w:type="gramStart"/>
      <w:r w:rsidR="00454BE1" w:rsidRPr="007F471C">
        <w:t xml:space="preserve">of </w:t>
      </w:r>
      <w:r w:rsidR="00141EAB" w:rsidRPr="007F471C">
        <w:t xml:space="preserve"> decision</w:t>
      </w:r>
      <w:proofErr w:type="gramEnd"/>
      <w:r w:rsidR="00141EAB" w:rsidRPr="007F471C">
        <w:t xml:space="preserve">-making </w:t>
      </w:r>
      <w:r w:rsidR="00454BE1" w:rsidRPr="007F471C">
        <w:t>phenomena</w:t>
      </w:r>
      <w:r w:rsidR="00F9457A">
        <w:t>, in an</w:t>
      </w:r>
      <w:r w:rsidR="00454BE1" w:rsidRPr="007F471C">
        <w:t xml:space="preserve"> attempt to leverage what we know about memory to </w:t>
      </w:r>
      <w:r w:rsidR="00F9457A">
        <w:lastRenderedPageBreak/>
        <w:t>explain well-</w:t>
      </w:r>
      <w:r w:rsidR="00454BE1" w:rsidRPr="007F471C">
        <w:t xml:space="preserve">known decision phenomena </w:t>
      </w:r>
      <w:r w:rsidR="00CF313D">
        <w:fldChar w:fldCharType="begin" w:fldLock="1"/>
      </w:r>
      <w:r w:rsidR="00B3406A">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294A3CB" w14:textId="5766990F" w:rsidR="001A70C8" w:rsidRDefault="00244984" w:rsidP="007F471C">
      <w:pPr>
        <w:pStyle w:val="BodyText"/>
      </w:pPr>
      <w:r>
        <w:t xml:space="preserve">If preferences are often constructed </w:t>
      </w:r>
      <w:r w:rsidR="00DF49CB">
        <w:fldChar w:fldCharType="begin" w:fldLock="1"/>
      </w:r>
      <w:r w:rsidR="00B3406A">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w:t>
      </w:r>
      <w:r w:rsidR="00CE376F">
        <w:t>might</w:t>
      </w:r>
      <w:r>
        <w:t xml:space="preserve"> be psychology’s most successful export to economics, then memory processes </w:t>
      </w:r>
      <w:r w:rsidR="00CE376F">
        <w:t>must</w:t>
      </w:r>
      <w:r>
        <w:t xml:space="preserve"> play a major role in this construction.</w:t>
      </w:r>
      <w:r w:rsidR="003E09B5">
        <w:t xml:space="preserve"> </w:t>
      </w:r>
      <w:r w:rsidR="001A70C8">
        <w:t xml:space="preserve">Both memory encoding and retrieval processes influence judgment and choice in multiple ways </w:t>
      </w:r>
      <w:r w:rsidR="001A70C8">
        <w:fldChar w:fldCharType="begin" w:fldLock="1"/>
      </w:r>
      <w:r w:rsidR="00B3406A">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3406A">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0B5C7E2A" w14:textId="5EF1200E" w:rsidR="00454BE1" w:rsidRDefault="00CE376F" w:rsidP="007F471C">
      <w:pPr>
        <w:pStyle w:val="BodyText"/>
      </w:pPr>
      <w:r>
        <w:t>There have been p</w:t>
      </w:r>
      <w:r w:rsidR="00DC28E9">
        <w:t xml:space="preserve">arallel </w:t>
      </w:r>
      <w:r w:rsidR="001A70C8">
        <w:t xml:space="preserve">lines </w:t>
      </w:r>
      <w:r w:rsidR="00DC28E9">
        <w:t xml:space="preserve">in </w:t>
      </w:r>
      <w:r w:rsidR="00C366E6">
        <w:t>n</w:t>
      </w:r>
      <w:r w:rsidR="00DC28E9">
        <w:t xml:space="preserve">euroscience </w:t>
      </w:r>
      <w:r>
        <w:t>focusing</w:t>
      </w:r>
      <w:r w:rsidR="00DC28E9">
        <w:t xml:space="preserve"> on the Prospective Memory network</w:t>
      </w:r>
      <w:r w:rsidR="00DF57C2">
        <w:t xml:space="preserve">. </w:t>
      </w:r>
      <w:r>
        <w:t xml:space="preserve">Here, </w:t>
      </w:r>
      <w:r w:rsidR="00DF57C2">
        <w:t>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773BC4">
        <w:t xml:space="preserve">has been shown to </w:t>
      </w:r>
      <w:r w:rsidR="00DF57C2">
        <w:t>influence</w:t>
      </w:r>
      <w:r w:rsidR="00773BC4">
        <w:t xml:space="preserve">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B3406A">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E000C1">
        <w:rPr>
          <w:noProof/>
          <w:lang w:val="de-DE"/>
        </w:rPr>
        <w:t>(Benoit, Gilbert, &amp; Burgess, 2011; Peters &amp; Büchel, 2010)</w:t>
      </w:r>
      <w:r w:rsidR="001749D3">
        <w:fldChar w:fldCharType="end"/>
      </w:r>
      <w:r w:rsidR="00DF57C2" w:rsidRPr="00E000C1">
        <w:rPr>
          <w:lang w:val="de-DE"/>
        </w:rPr>
        <w:t>.</w:t>
      </w:r>
      <w:r w:rsidR="00037F0B" w:rsidRPr="00E000C1">
        <w:rPr>
          <w:lang w:val="de-DE"/>
        </w:rPr>
        <w:t xml:space="preserve"> </w:t>
      </w:r>
      <w:r w:rsidR="00157314">
        <w:fldChar w:fldCharType="begin" w:fldLock="1"/>
      </w:r>
      <w:r w:rsidR="00B3406A">
        <w:rPr>
          <w:lang w:val="de-DE"/>
        </w:rPr>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E000C1">
        <w:rPr>
          <w:noProof/>
          <w:lang w:val="de-DE"/>
        </w:rPr>
        <w:t>Wimmer &amp; Shohamy (2012)</w:t>
      </w:r>
      <w:r w:rsidR="00157314">
        <w:fldChar w:fldCharType="end"/>
      </w:r>
      <w:ins w:id="0" w:author="Eric" w:date="2014-05-18T10:17:00Z">
        <w:r w:rsidR="00773BC4" w:rsidRPr="00E000C1">
          <w:rPr>
            <w:lang w:val="de-DE"/>
          </w:rPr>
          <w:t xml:space="preserve"> </w:t>
        </w:r>
      </w:ins>
      <w:proofErr w:type="spellStart"/>
      <w:r w:rsidR="00037F0B" w:rsidRPr="00E000C1">
        <w:rPr>
          <w:lang w:val="de-DE"/>
        </w:rPr>
        <w:t>showed</w:t>
      </w:r>
      <w:proofErr w:type="spellEnd"/>
      <w:r w:rsidR="00037F0B" w:rsidRPr="00E000C1">
        <w:rPr>
          <w:lang w:val="de-DE"/>
        </w:rPr>
        <w:t xml:space="preserve"> </w:t>
      </w:r>
      <w:proofErr w:type="spellStart"/>
      <w:r w:rsidR="00037F0B" w:rsidRPr="00E000C1">
        <w:rPr>
          <w:lang w:val="de-DE"/>
        </w:rPr>
        <w:t>that</w:t>
      </w:r>
      <w:proofErr w:type="spellEnd"/>
      <w:r w:rsidR="00037F0B" w:rsidRPr="00E000C1">
        <w:rPr>
          <w:lang w:val="de-DE"/>
        </w:rPr>
        <w:t xml:space="preserve"> </w:t>
      </w:r>
      <w:proofErr w:type="spellStart"/>
      <w:r w:rsidR="00037F0B" w:rsidRPr="00E000C1">
        <w:rPr>
          <w:lang w:val="de-DE"/>
        </w:rPr>
        <w:t>the</w:t>
      </w:r>
      <w:proofErr w:type="spellEnd"/>
      <w:r w:rsidR="00037F0B" w:rsidRPr="00E000C1">
        <w:rPr>
          <w:lang w:val="de-DE"/>
        </w:rPr>
        <w:t xml:space="preserve"> MTL </w:t>
      </w:r>
      <w:proofErr w:type="spellStart"/>
      <w:r w:rsidR="00037F0B" w:rsidRPr="00E000C1">
        <w:rPr>
          <w:lang w:val="de-DE"/>
        </w:rPr>
        <w:t>is</w:t>
      </w:r>
      <w:proofErr w:type="spellEnd"/>
      <w:r w:rsidR="00037F0B" w:rsidRPr="00E000C1">
        <w:rPr>
          <w:lang w:val="de-DE"/>
        </w:rPr>
        <w:t xml:space="preserve"> </w:t>
      </w:r>
      <w:r w:rsidR="00335724" w:rsidRPr="00E000C1">
        <w:rPr>
          <w:lang w:val="de-DE"/>
        </w:rPr>
        <w:t xml:space="preserve">also </w:t>
      </w:r>
      <w:proofErr w:type="spellStart"/>
      <w:r w:rsidR="00037F0B" w:rsidRPr="00E000C1">
        <w:rPr>
          <w:lang w:val="de-DE"/>
        </w:rPr>
        <w:t>i</w:t>
      </w:r>
      <w:r w:rsidR="001A70C8" w:rsidRPr="00E000C1">
        <w:rPr>
          <w:lang w:val="de-DE"/>
        </w:rPr>
        <w:t>nvolved</w:t>
      </w:r>
      <w:proofErr w:type="spellEnd"/>
      <w:r w:rsidR="001A70C8" w:rsidRPr="00E000C1">
        <w:rPr>
          <w:lang w:val="de-DE"/>
        </w:rPr>
        <w:t xml:space="preserve"> in </w:t>
      </w:r>
      <w:proofErr w:type="spellStart"/>
      <w:r w:rsidR="001A70C8" w:rsidRPr="00E000C1">
        <w:rPr>
          <w:lang w:val="de-DE"/>
        </w:rPr>
        <w:t>the</w:t>
      </w:r>
      <w:proofErr w:type="spellEnd"/>
      <w:r w:rsidR="001A70C8" w:rsidRPr="00E000C1">
        <w:rPr>
          <w:lang w:val="de-DE"/>
        </w:rPr>
        <w:t xml:space="preserve"> </w:t>
      </w:r>
      <w:proofErr w:type="spellStart"/>
      <w:r w:rsidR="00037F0B" w:rsidRPr="00E000C1">
        <w:rPr>
          <w:lang w:val="de-DE"/>
        </w:rPr>
        <w:t>transfer</w:t>
      </w:r>
      <w:proofErr w:type="spellEnd"/>
      <w:r w:rsidR="00037F0B" w:rsidRPr="00E000C1">
        <w:rPr>
          <w:lang w:val="de-DE"/>
        </w:rPr>
        <w:t xml:space="preserve"> </w:t>
      </w:r>
      <w:proofErr w:type="spellStart"/>
      <w:r w:rsidR="001A70C8" w:rsidRPr="00E000C1">
        <w:rPr>
          <w:lang w:val="de-DE"/>
        </w:rPr>
        <w:t>of</w:t>
      </w:r>
      <w:proofErr w:type="spellEnd"/>
      <w:r w:rsidR="00037F0B" w:rsidRPr="00E000C1">
        <w:rPr>
          <w:lang w:val="de-DE"/>
        </w:rPr>
        <w:t xml:space="preserve"> </w:t>
      </w:r>
      <w:proofErr w:type="spellStart"/>
      <w:r w:rsidR="00037F0B" w:rsidRPr="00E000C1">
        <w:rPr>
          <w:lang w:val="de-DE"/>
        </w:rPr>
        <w:t>value</w:t>
      </w:r>
      <w:proofErr w:type="spellEnd"/>
      <w:r w:rsidR="00037F0B" w:rsidRPr="00E000C1">
        <w:rPr>
          <w:lang w:val="de-DE"/>
        </w:rPr>
        <w:t xml:space="preserve"> </w:t>
      </w:r>
      <w:proofErr w:type="spellStart"/>
      <w:r w:rsidR="00037F0B" w:rsidRPr="00E000C1">
        <w:rPr>
          <w:lang w:val="de-DE"/>
        </w:rPr>
        <w:t>of</w:t>
      </w:r>
      <w:proofErr w:type="spellEnd"/>
      <w:r w:rsidR="00037F0B" w:rsidRPr="00E000C1">
        <w:rPr>
          <w:lang w:val="de-DE"/>
        </w:rPr>
        <w:t xml:space="preserve"> </w:t>
      </w:r>
      <w:proofErr w:type="spellStart"/>
      <w:r w:rsidR="00037F0B" w:rsidRPr="00E000C1">
        <w:rPr>
          <w:lang w:val="de-DE"/>
        </w:rPr>
        <w:t>rewarded</w:t>
      </w:r>
      <w:proofErr w:type="spellEnd"/>
      <w:r w:rsidR="00037F0B" w:rsidRPr="00E000C1">
        <w:rPr>
          <w:lang w:val="de-DE"/>
        </w:rPr>
        <w:t xml:space="preserve"> </w:t>
      </w:r>
      <w:proofErr w:type="spellStart"/>
      <w:r w:rsidR="00037F0B" w:rsidRPr="00E000C1">
        <w:rPr>
          <w:lang w:val="de-DE"/>
        </w:rPr>
        <w:t>stimuli</w:t>
      </w:r>
      <w:proofErr w:type="spellEnd"/>
      <w:r w:rsidR="00037F0B" w:rsidRPr="00E000C1">
        <w:rPr>
          <w:lang w:val="de-DE"/>
        </w:rPr>
        <w:t xml:space="preserve"> </w:t>
      </w:r>
      <w:proofErr w:type="spellStart"/>
      <w:r w:rsidR="00037F0B" w:rsidRPr="00E000C1">
        <w:rPr>
          <w:lang w:val="de-DE"/>
        </w:rPr>
        <w:t>by</w:t>
      </w:r>
      <w:proofErr w:type="spellEnd"/>
      <w:r w:rsidR="00037F0B" w:rsidRPr="00E000C1">
        <w:rPr>
          <w:lang w:val="de-DE"/>
        </w:rPr>
        <w:t xml:space="preserve"> </w:t>
      </w:r>
      <w:proofErr w:type="spellStart"/>
      <w:r w:rsidR="00037F0B" w:rsidRPr="00E000C1">
        <w:rPr>
          <w:lang w:val="de-DE"/>
        </w:rPr>
        <w:t>associative</w:t>
      </w:r>
      <w:proofErr w:type="spellEnd"/>
      <w:r w:rsidR="00037F0B" w:rsidRPr="00E000C1">
        <w:rPr>
          <w:lang w:val="de-DE"/>
        </w:rPr>
        <w:t xml:space="preserve"> </w:t>
      </w:r>
      <w:proofErr w:type="spellStart"/>
      <w:r w:rsidR="00037F0B" w:rsidRPr="00E000C1">
        <w:rPr>
          <w:lang w:val="de-DE"/>
        </w:rPr>
        <w:t>learning</w:t>
      </w:r>
      <w:proofErr w:type="spellEnd"/>
      <w:r w:rsidR="00037F0B" w:rsidRPr="00E000C1">
        <w:rPr>
          <w:lang w:val="de-DE"/>
        </w:rPr>
        <w:t xml:space="preserve"> </w:t>
      </w:r>
      <w:proofErr w:type="spellStart"/>
      <w:r w:rsidR="00037F0B" w:rsidRPr="00E000C1">
        <w:rPr>
          <w:lang w:val="de-DE"/>
        </w:rPr>
        <w:t>and</w:t>
      </w:r>
      <w:proofErr w:type="spellEnd"/>
      <w:r w:rsidR="00037F0B" w:rsidRPr="00E000C1">
        <w:rPr>
          <w:lang w:val="de-DE"/>
        </w:rPr>
        <w:t xml:space="preserve"> </w:t>
      </w:r>
      <w:proofErr w:type="spellStart"/>
      <w:r w:rsidR="00037F0B" w:rsidRPr="00E000C1">
        <w:rPr>
          <w:lang w:val="de-DE"/>
        </w:rPr>
        <w:t>how</w:t>
      </w:r>
      <w:proofErr w:type="spellEnd"/>
      <w:r w:rsidR="00037F0B" w:rsidRPr="00E000C1">
        <w:rPr>
          <w:lang w:val="de-DE"/>
        </w:rPr>
        <w:t xml:space="preserve"> </w:t>
      </w:r>
      <w:proofErr w:type="spellStart"/>
      <w:r w:rsidR="00037F0B" w:rsidRPr="00E000C1">
        <w:rPr>
          <w:lang w:val="de-DE"/>
        </w:rPr>
        <w:t>these</w:t>
      </w:r>
      <w:proofErr w:type="spellEnd"/>
      <w:r w:rsidR="00037F0B" w:rsidRPr="00E000C1">
        <w:rPr>
          <w:lang w:val="de-DE"/>
        </w:rPr>
        <w:t xml:space="preserve"> </w:t>
      </w:r>
      <w:proofErr w:type="spellStart"/>
      <w:r w:rsidR="00037F0B" w:rsidRPr="00E000C1">
        <w:rPr>
          <w:lang w:val="de-DE"/>
        </w:rPr>
        <w:t>memory</w:t>
      </w:r>
      <w:proofErr w:type="spellEnd"/>
      <w:r w:rsidR="00037F0B" w:rsidRPr="00E000C1">
        <w:rPr>
          <w:lang w:val="de-DE"/>
        </w:rPr>
        <w:t xml:space="preserve"> </w:t>
      </w:r>
      <w:proofErr w:type="spellStart"/>
      <w:r w:rsidR="00037F0B" w:rsidRPr="00E000C1">
        <w:rPr>
          <w:lang w:val="de-DE"/>
        </w:rPr>
        <w:t>mechanisms</w:t>
      </w:r>
      <w:proofErr w:type="spellEnd"/>
      <w:r w:rsidR="00037F0B" w:rsidRPr="00E000C1">
        <w:rPr>
          <w:lang w:val="de-DE"/>
        </w:rPr>
        <w:t xml:space="preserve"> </w:t>
      </w:r>
      <w:proofErr w:type="spellStart"/>
      <w:r w:rsidR="00037F0B" w:rsidRPr="00E000C1">
        <w:rPr>
          <w:lang w:val="de-DE"/>
        </w:rPr>
        <w:t>bias</w:t>
      </w:r>
      <w:proofErr w:type="spellEnd"/>
      <w:r w:rsidR="00037F0B" w:rsidRPr="00E000C1">
        <w:rPr>
          <w:lang w:val="de-DE"/>
        </w:rPr>
        <w:t xml:space="preserve"> </w:t>
      </w:r>
      <w:proofErr w:type="spellStart"/>
      <w:r w:rsidR="00037F0B" w:rsidRPr="00E000C1">
        <w:rPr>
          <w:lang w:val="de-DE"/>
        </w:rPr>
        <w:t>decisions</w:t>
      </w:r>
      <w:proofErr w:type="spellEnd"/>
      <w:r w:rsidR="00F97A3F" w:rsidRPr="00E000C1">
        <w:rPr>
          <w:lang w:val="de-DE"/>
        </w:rPr>
        <w:t xml:space="preserve">.  </w:t>
      </w:r>
      <w:r w:rsidR="00CE69A6">
        <w:t xml:space="preserve">A recent study </w:t>
      </w:r>
      <w:r w:rsidR="00773BC4">
        <w:fldChar w:fldCharType="begin" w:fldLock="1"/>
      </w:r>
      <w:r w:rsidR="00B3406A">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r w:rsidR="00F70CB4">
        <w:t xml:space="preserve"> </w:t>
      </w:r>
      <w:r w:rsidR="00BC6BB4">
        <w:t xml:space="preserve">highlighted </w:t>
      </w:r>
      <w:r w:rsidR="00CE69A6">
        <w:t xml:space="preserve">the involvement of the </w:t>
      </w:r>
      <w:r w:rsidR="00BC6BB4">
        <w:t>MTL</w:t>
      </w:r>
      <w:r w:rsidR="00CE69A6">
        <w:t xml:space="preserve"> in preference</w:t>
      </w:r>
      <w:r w:rsidR="00773BC4">
        <w:t>.</w:t>
      </w:r>
      <w:r w:rsidR="00CE69A6">
        <w:t xml:space="preserve"> </w:t>
      </w:r>
      <w:r w:rsidR="00BC6BB4">
        <w:t>W</w:t>
      </w:r>
      <w:r w:rsidR="00CE69A6">
        <w:t xml:space="preserve">hen </w:t>
      </w:r>
      <w:r w:rsidR="00773BC4">
        <w:t xml:space="preserve">constructing preferences </w:t>
      </w:r>
      <w:r w:rsidR="00CE69A6">
        <w:t xml:space="preserve">for novel food items </w:t>
      </w:r>
      <w:r w:rsidR="00773BC4">
        <w:t>based on</w:t>
      </w:r>
      <w:r w:rsidR="00BC6BB4">
        <w:t xml:space="preserve"> two familiar, previously uncombined tastes</w:t>
      </w:r>
      <w:r w:rsidR="00A07EF2">
        <w:t xml:space="preserve">, the </w:t>
      </w:r>
      <w:proofErr w:type="gramStart"/>
      <w:r w:rsidR="00A07EF2">
        <w:t xml:space="preserve">hippocampus as well as the medial prefrontal cortex </w:t>
      </w:r>
      <w:r w:rsidR="00773BC4">
        <w:t>were</w:t>
      </w:r>
      <w:proofErr w:type="gramEnd"/>
      <w:r w:rsidR="00773BC4">
        <w:t xml:space="preserve"> related to </w:t>
      </w:r>
      <w:r w:rsidR="00A07EF2">
        <w:t>value</w:t>
      </w:r>
      <w:r w:rsidR="001749D3">
        <w:t>.</w:t>
      </w:r>
    </w:p>
    <w:p w14:paraId="7660B572" w14:textId="79A68722" w:rsidR="003E09B5" w:rsidRDefault="00CD5447" w:rsidP="007F471C">
      <w:pPr>
        <w:pStyle w:val="BodyText"/>
      </w:pPr>
      <w:r>
        <w:t xml:space="preserve">One </w:t>
      </w:r>
      <w:r w:rsidR="00773BC4">
        <w:t>demonstration of the role of</w:t>
      </w:r>
      <w:r w:rsidR="00DC28E9">
        <w:t xml:space="preserve"> </w:t>
      </w:r>
      <w:r>
        <w:t xml:space="preserve">memory </w:t>
      </w:r>
      <w:r w:rsidR="001A70C8">
        <w:t>representations of</w:t>
      </w:r>
      <w:r w:rsidR="00DC28E9">
        <w:t xml:space="preserve"> past</w:t>
      </w:r>
      <w:r>
        <w:t xml:space="preserve"> </w:t>
      </w:r>
      <w:r w:rsidR="001A70C8">
        <w:t xml:space="preserve">experience </w:t>
      </w:r>
      <w:r>
        <w:t xml:space="preserve">in choice is to show that choice </w:t>
      </w:r>
      <w:r w:rsidR="001A70C8">
        <w:t xml:space="preserve">is </w:t>
      </w:r>
      <w:r>
        <w:t xml:space="preserve">impaired in individuals who are known to have memory encoding or retrieval deficiencies. </w:t>
      </w:r>
      <w:r w:rsidR="002C1833">
        <w:t>Memory of past experiences and imagining future experiences activate</w:t>
      </w:r>
      <w:r w:rsidR="004E0A88">
        <w:t>s</w:t>
      </w:r>
      <w:r w:rsidR="002C1833">
        <w:t xml:space="preserve"> a common set of brain regions that include the hippocampus</w:t>
      </w:r>
      <w:r w:rsidR="00FB01DC">
        <w:t xml:space="preserve"> </w:t>
      </w:r>
      <w:r w:rsidR="001749D3">
        <w:fldChar w:fldCharType="begin" w:fldLock="1"/>
      </w:r>
      <w:r w:rsidR="00B3406A">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w:t>
      </w:r>
      <w:r w:rsidR="00FB01DC">
        <w:lastRenderedPageBreak/>
        <w:t xml:space="preserve">these functions are impaired in patients with hippocampal damage </w:t>
      </w:r>
      <w:r w:rsidR="001749D3">
        <w:fldChar w:fldCharType="begin" w:fldLock="1"/>
      </w:r>
      <w:r w:rsidR="00B3406A">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mendeley" : { "previouslyFormattedCitation" : "(Hassabis, Kumaran, Vann, &amp; Maguire, 2007; Klein &amp; Loftus, 2002)" }, "properties" : { "noteIndex" : 0 }, "schema" : "https://github.com/citation-style-language/schema/raw/master/csl-citation.json" }</w:instrText>
      </w:r>
      <w:r w:rsidR="001749D3">
        <w:fldChar w:fldCharType="separate"/>
      </w:r>
      <w:r w:rsidR="00E06CE1" w:rsidRPr="00E06CE1">
        <w:rPr>
          <w:noProof/>
        </w:rPr>
        <w:t>(Hassabis, Kumaran, Vann, &amp; Maguire, 2007; Klein &amp; Loftus, 2002)</w:t>
      </w:r>
      <w:r w:rsidR="001749D3">
        <w:fldChar w:fldCharType="end"/>
      </w:r>
      <w:r w:rsidR="00FB01DC" w:rsidRPr="004E0A88">
        <w:t>.</w:t>
      </w:r>
      <w:r w:rsidR="00FB01DC">
        <w:t xml:space="preserve"> </w:t>
      </w:r>
      <w:r>
        <w:t xml:space="preserve">Thus </w:t>
      </w:r>
      <w:r w:rsidR="00773BC4">
        <w:t xml:space="preserve">we ask if </w:t>
      </w:r>
      <w:r>
        <w:t>patients with hippoc</w:t>
      </w:r>
      <w:bookmarkStart w:id="1" w:name="_GoBack"/>
      <w:bookmarkEnd w:id="1"/>
      <w:r>
        <w:t>ampal sclerosis show impaired preference construction.</w:t>
      </w:r>
    </w:p>
    <w:p w14:paraId="771DCC59" w14:textId="54149E07"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w:t>
      </w:r>
      <w:r w:rsidR="00773BC4">
        <w:t>commonly consumed and familiar</w:t>
      </w:r>
      <w:r>
        <w:t xml:space="preserve"> </w:t>
      </w:r>
      <w:r w:rsidR="00773BC4">
        <w:t xml:space="preserve">food </w:t>
      </w:r>
      <w:r w:rsidR="001B79B2">
        <w:t>products</w:t>
      </w:r>
      <w:r>
        <w:t xml:space="preserve">. Our measure </w:t>
      </w:r>
      <w:r w:rsidR="00C017A4">
        <w:t xml:space="preserve">of choice quality </w:t>
      </w:r>
      <w:r>
        <w:t xml:space="preserve">is </w:t>
      </w:r>
      <w:r w:rsidR="00C017A4">
        <w:t>the</w:t>
      </w:r>
      <w:r w:rsidR="000E2D96">
        <w:t xml:space="preserve"> </w:t>
      </w:r>
      <w:r w:rsidR="00C017A4">
        <w:t>preference</w:t>
      </w:r>
      <w:r w:rsidR="00773BC4">
        <w:t xml:space="preserve"> </w:t>
      </w:r>
      <w:proofErr w:type="spellStart"/>
      <w:r w:rsidR="00773BC4">
        <w:t>transistivity</w:t>
      </w:r>
      <w:proofErr w:type="spellEnd"/>
      <w:r w:rsidR="000E2D96">
        <w:t xml:space="preserve">, </w:t>
      </w:r>
      <w:r w:rsidR="00E000C1">
        <w:t>i.e.</w:t>
      </w:r>
      <w:r w:rsidR="00773BC4">
        <w:t xml:space="preserve"> seeing if </w:t>
      </w:r>
      <w:r w:rsidR="00C017A4">
        <w:t>preferences for different</w:t>
      </w:r>
      <w:r w:rsidR="000E2D96">
        <w:t xml:space="preserve"> options are consistent across choice</w:t>
      </w:r>
      <w:r w:rsidR="00C017A4">
        <w:t xml:space="preserve"> pair</w:t>
      </w:r>
      <w:r w:rsidR="00773BC4">
        <w:t>s</w:t>
      </w:r>
      <w:r w:rsidR="000E2D96">
        <w:t xml:space="preserve">.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w:t>
      </w:r>
      <w:proofErr w:type="gramStart"/>
      <w:r w:rsidR="006F120B">
        <w:t xml:space="preserve">C  </w:t>
      </w:r>
      <w:proofErr w:type="gramEnd"/>
      <w:r w:rsidR="001749D3">
        <w:fldChar w:fldCharType="begin" w:fldLock="1"/>
      </w:r>
      <w:r w:rsidR="00B3406A">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in early </w:t>
      </w:r>
      <w:r w:rsidR="00773BC4">
        <w:t xml:space="preserve">empirical </w:t>
      </w:r>
      <w:r w:rsidR="000E2D96">
        <w:t xml:space="preserve">work in decision-making </w:t>
      </w:r>
      <w:r w:rsidR="001749D3">
        <w:fldChar w:fldCharType="begin" w:fldLock="1"/>
      </w:r>
      <w:r w:rsidR="00B3406A">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proofErr w:type="spellStart"/>
      <w:r w:rsidR="00773BC4">
        <w:t>prefence</w:t>
      </w:r>
      <w:proofErr w:type="spellEnd"/>
      <w:r w:rsidR="00773BC4">
        <w:t xml:space="preserve"> research</w:t>
      </w:r>
      <w:r w:rsidR="000E2D96">
        <w:t xml:space="preserve"> in neuroscience</w:t>
      </w:r>
      <w:r w:rsidR="00BE0EA4">
        <w:t xml:space="preserve"> </w:t>
      </w:r>
      <w:r w:rsidR="001749D3">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3406A">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w:t>
      </w:r>
      <w:r w:rsidR="00773BC4">
        <w:t xml:space="preserve">a </w:t>
      </w:r>
      <w:r w:rsidR="000E2D96">
        <w:t>necessary and sufficient</w:t>
      </w:r>
      <w:r w:rsidR="00773BC4">
        <w:t xml:space="preserve"> condition</w:t>
      </w:r>
      <w:r w:rsidR="000E2D96">
        <w:t xml:space="preserve"> for value </w:t>
      </w:r>
      <w:r w:rsidR="006F120B">
        <w:t>maximization</w:t>
      </w:r>
      <w:r w:rsidR="00E07CF7">
        <w:t xml:space="preserve"> </w:t>
      </w:r>
      <w:r w:rsidR="001749D3">
        <w:fldChar w:fldCharType="begin" w:fldLock="1"/>
      </w:r>
      <w:r w:rsidR="00B3406A">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r w:rsidR="00773BC4">
        <w:t xml:space="preserve">: </w:t>
      </w:r>
      <w:r w:rsidR="00274510">
        <w:t>M</w:t>
      </w:r>
      <w:r w:rsidR="00CD5447">
        <w:t>ost peop</w:t>
      </w:r>
      <w:r w:rsidR="00383A71">
        <w:t>le will change intransitive choi</w:t>
      </w:r>
      <w:r w:rsidR="00CD5447">
        <w:t xml:space="preserve">ce patterns to transitive ones, </w:t>
      </w:r>
      <w:r w:rsidR="00773BC4">
        <w:t xml:space="preserve">when confronted with their </w:t>
      </w:r>
      <w:proofErr w:type="spellStart"/>
      <w:r w:rsidR="00773BC4">
        <w:t>instransitive</w:t>
      </w:r>
      <w:proofErr w:type="spellEnd"/>
      <w:r w:rsidR="00773BC4">
        <w:t xml:space="preserve"> choices</w:t>
      </w:r>
      <w:r w:rsidR="00383A71">
        <w:t xml:space="preserve"> </w:t>
      </w:r>
      <w:r w:rsidR="001749D3">
        <w:fldChar w:fldCharType="begin" w:fldLock="1"/>
      </w:r>
      <w:r w:rsidR="00B3406A">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D356EF0" w14:textId="09FAFA33"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rsidR="00773BC4">
        <w:t>has shown a</w:t>
      </w:r>
      <w:r w:rsidR="00E77D08">
        <w:t xml:space="preserve"> </w:t>
      </w:r>
      <w:r>
        <w:t xml:space="preserve">greater </w:t>
      </w:r>
      <w:r w:rsidR="0062772B">
        <w:t xml:space="preserve">frequency of </w:t>
      </w:r>
      <w:proofErr w:type="spellStart"/>
      <w:r w:rsidR="0062772B">
        <w:t>intransitivities</w:t>
      </w:r>
      <w:proofErr w:type="spellEnd"/>
      <w:r w:rsidR="00993D2D">
        <w:t xml:space="preserve"> for </w:t>
      </w:r>
      <w:r>
        <w:t xml:space="preserve">choices between </w:t>
      </w:r>
      <w:r w:rsidR="00993D2D">
        <w:t xml:space="preserve">gambles </w:t>
      </w:r>
      <w:r w:rsidR="001749D3">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B3406A">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t>we</w:t>
      </w:r>
      <w:r w:rsidR="00597354">
        <w:t xml:space="preserve">re uniquely affected.  </w:t>
      </w:r>
    </w:p>
    <w:p w14:paraId="15EDC9BA" w14:textId="5493068D" w:rsidR="00597354" w:rsidRDefault="00527F5C" w:rsidP="007F471C">
      <w:pPr>
        <w:pStyle w:val="BodyText"/>
      </w:pPr>
      <w:r>
        <w:t>We ad</w:t>
      </w:r>
      <w:r w:rsidR="00773BC4">
        <w:t>o</w:t>
      </w:r>
      <w:r>
        <w:t>pt th</w:t>
      </w:r>
      <w:r w:rsidR="00773BC4">
        <w:t>is</w:t>
      </w:r>
      <w:r>
        <w:t xml:space="preserve"> paradigm but examine the effect of damage to the hippocampus, an area</w:t>
      </w:r>
      <w:r w:rsidR="00773BC4">
        <w:t xml:space="preserve"> that is not a focus of much research in value representation, </w:t>
      </w:r>
      <w:proofErr w:type="gramStart"/>
      <w:r>
        <w:t>but,</w:t>
      </w:r>
      <w:proofErr w:type="gramEnd"/>
      <w:r>
        <w:t xml:space="preserve"> according to our hypothesis, </w:t>
      </w:r>
      <w:r w:rsidR="00773BC4">
        <w:t>an</w:t>
      </w:r>
      <w:r>
        <w:t xml:space="preserve"> </w:t>
      </w:r>
      <w:r w:rsidR="00773BC4">
        <w:t xml:space="preserve">essential </w:t>
      </w:r>
      <w:r>
        <w:t>input to</w:t>
      </w:r>
      <w:r w:rsidR="00773BC4">
        <w:t xml:space="preserve"> some kinds of</w:t>
      </w:r>
      <w:r>
        <w:t xml:space="preserve"> value calculation. In particular, o</w:t>
      </w:r>
      <w:r w:rsidR="00597354">
        <w:t xml:space="preserve">ur task examines binary </w:t>
      </w:r>
      <w:r w:rsidR="00597354">
        <w:lastRenderedPageBreak/>
        <w:t xml:space="preserve">choices among pairs of 20 common candy bars, a product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14:paraId="5E60A48F" w14:textId="77777777" w:rsidR="006F718C" w:rsidRPr="006F718C" w:rsidRDefault="006F718C" w:rsidP="007F471C">
      <w:pPr>
        <w:pStyle w:val="Heading1"/>
      </w:pPr>
      <w:r w:rsidRPr="006F718C">
        <w:t xml:space="preserve">Methods </w:t>
      </w:r>
    </w:p>
    <w:p w14:paraId="3C95E06F" w14:textId="77777777" w:rsidR="006F718C" w:rsidRDefault="006F718C" w:rsidP="007F471C">
      <w:r w:rsidRPr="006F718C">
        <w:t xml:space="preserve">Thirty-one patients </w:t>
      </w:r>
      <w:r w:rsidR="00711A77">
        <w:t xml:space="preserve">suffering from mesial temporal lobe epilepsy </w:t>
      </w:r>
      <w:r w:rsidRPr="006F718C">
        <w:t>with clinically diagnosed</w:t>
      </w:r>
      <w:r w:rsidR="003F068E">
        <w:t xml:space="preserve"> </w:t>
      </w:r>
      <w:proofErr w:type="spellStart"/>
      <w:r w:rsidR="003F068E">
        <w:t>uni</w:t>
      </w:r>
      <w:proofErr w:type="spellEnd"/>
      <w:r w:rsidR="003F068E">
        <w:t xml:space="preserve"> (</w:t>
      </w:r>
      <w:proofErr w:type="spellStart"/>
      <w:r w:rsidR="003F068E">
        <w:t>left</w:t>
      </w:r>
      <w:proofErr w:type="gramStart"/>
      <w:r w:rsidR="003F068E">
        <w:t>:n</w:t>
      </w:r>
      <w:proofErr w:type="spellEnd"/>
      <w:proofErr w:type="gramEnd"/>
      <w:r w:rsidR="003F068E">
        <w:t>=14;right:n=8) -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r w:rsidR="00946650">
        <w:t xml:space="preserve"> (IRB-AAAB1301)</w:t>
      </w:r>
      <w:r>
        <w:t xml:space="preserve"> and all subjects gave their written informed consent.</w:t>
      </w:r>
      <w:r w:rsidR="00C067B5">
        <w:t xml:space="preserve"> The three groups did not differ with respect to age or gender (see Table </w:t>
      </w:r>
      <w:r w:rsidR="0003233C">
        <w:t xml:space="preserve">S1 </w:t>
      </w:r>
      <w:r w:rsidR="00C067B5">
        <w:t>for details).</w:t>
      </w:r>
    </w:p>
    <w:p w14:paraId="5CCFDE09" w14:textId="77777777" w:rsidR="006F718C" w:rsidRPr="006F718C" w:rsidRDefault="006F718C" w:rsidP="007F471C">
      <w:pPr>
        <w:pStyle w:val="Heading1"/>
      </w:pPr>
      <w:r w:rsidRPr="006F718C">
        <w:t>Behavioral experiment</w:t>
      </w:r>
    </w:p>
    <w:p w14:paraId="2D85E5B3" w14:textId="1936C82E"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twenty, with each combination presented once, resulting in 190 choices</w:t>
      </w:r>
      <w:r w:rsidR="00060F69">
        <w:t>, with a different random order for each participant</w:t>
      </w:r>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w:t>
      </w:r>
      <w:r w:rsidR="00665890">
        <w:fldChar w:fldCharType="begin" w:fldLock="1"/>
      </w:r>
      <w:r w:rsidR="00B3406A">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 see also Lee et al., 2009)", "previouslyFormattedCitation" : "(Lee et al., 2009)" }, "properties" : { "noteIndex" : 0 }, "schema" : "https://github.com/citation-style-language/schema/raw/master/csl-citation.json" }</w:instrText>
      </w:r>
      <w:r w:rsidR="00665890">
        <w:fldChar w:fldCharType="separate"/>
      </w:r>
      <w:r w:rsidR="00060F69">
        <w:rPr>
          <w:noProof/>
        </w:rPr>
        <w:t xml:space="preserve"> </w:t>
      </w:r>
      <w:r w:rsidR="00665890">
        <w:rPr>
          <w:noProof/>
        </w:rPr>
        <w:t xml:space="preserve">see also </w:t>
      </w:r>
      <w:r w:rsidR="00665890" w:rsidRPr="00665890">
        <w:rPr>
          <w:noProof/>
        </w:rPr>
        <w:t>Lee et al., 2009)</w:t>
      </w:r>
      <w:r w:rsidR="00665890">
        <w:fldChar w:fldCharType="end"/>
      </w:r>
      <w:r w:rsidRPr="006F718C">
        <w:t xml:space="preserve">. </w:t>
      </w:r>
      <w:r w:rsidR="004E0A88">
        <w:t>I</w:t>
      </w:r>
      <w:r w:rsidR="00596529">
        <w:t>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t>
      </w:r>
      <w:r w:rsidR="00596529">
        <w:lastRenderedPageBreak/>
        <w:t xml:space="preserve">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04C9C31F" w14:textId="77777777" w:rsidR="006F718C" w:rsidRDefault="006F718C" w:rsidP="007F471C"/>
    <w:p w14:paraId="4B4F2D7D" w14:textId="77777777" w:rsidR="002612C9" w:rsidRDefault="002612C9" w:rsidP="007F471C">
      <w:r>
        <w:rPr>
          <w:noProof/>
        </w:rPr>
        <w:drawing>
          <wp:inline distT="0" distB="0" distL="0" distR="0" wp14:anchorId="7B78749D" wp14:editId="571EA83D">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3790FB36" w14:textId="77777777"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ED1E97">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5002288C" w14:textId="77777777" w:rsidR="002612C9" w:rsidRDefault="002612C9" w:rsidP="007F471C"/>
    <w:p w14:paraId="7DDA6C35" w14:textId="77777777" w:rsidR="006F718C" w:rsidRPr="006F718C" w:rsidRDefault="006F718C" w:rsidP="007F471C">
      <w:pPr>
        <w:pStyle w:val="Heading1"/>
      </w:pPr>
      <w:r>
        <w:t>MR sequence and analysis</w:t>
      </w:r>
    </w:p>
    <w:p w14:paraId="3F7615EE" w14:textId="594BB92E" w:rsidR="0099404B" w:rsidRDefault="006F718C" w:rsidP="007F471C">
      <w:commentRangeStart w:id="2"/>
      <w:commentRangeStart w:id="3"/>
      <w:r w:rsidRPr="006F718C">
        <w:t xml:space="preserve">For a 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w:t>
      </w:r>
      <w:commentRangeEnd w:id="2"/>
      <w:r w:rsidR="0022776D">
        <w:rPr>
          <w:rStyle w:val="CommentReference"/>
        </w:rPr>
        <w:commentReference w:id="2"/>
      </w:r>
      <w:commentRangeEnd w:id="3"/>
      <w:r w:rsidR="004E0A88">
        <w:rPr>
          <w:rStyle w:val="CommentReference"/>
        </w:rPr>
        <w:commentReference w:id="3"/>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3406A">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proofErr w:type="gramStart"/>
      <w:r w:rsidR="00665890" w:rsidRPr="00665890">
        <w:rPr>
          <w:noProof/>
        </w:rPr>
        <w:t>(Fischl et al., 2002, 2004)</w:t>
      </w:r>
      <w:r w:rsidR="00665890">
        <w:fldChar w:fldCharType="end"/>
      </w:r>
      <w:r w:rsidR="004E0A88">
        <w:t>.</w:t>
      </w:r>
      <w:proofErr w:type="gramEnd"/>
      <w:r w:rsidR="00905821" w:rsidRPr="00207939">
        <w:t xml:space="preserve"> </w:t>
      </w:r>
      <w:r w:rsidRPr="006F718C">
        <w:t>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30341BDC" w14:textId="77777777" w:rsidR="0099404B" w:rsidRDefault="00BA79AF" w:rsidP="007F471C">
      <m:oMathPara>
        <m:oMath>
          <m:r>
            <w:rPr>
              <w:rFonts w:ascii="Cambria Math" w:hAnsi="Cambria Math"/>
            </w:rPr>
            <w:lastRenderedPageBreak/>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A1D9CF0" w14:textId="77777777" w:rsidR="0099404B" w:rsidRDefault="0099404B" w:rsidP="007F471C"/>
    <w:p w14:paraId="3D1A911C" w14:textId="77777777"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3F3DA48E" w14:textId="77777777" w:rsidR="00B74F6D" w:rsidRPr="00815D1E" w:rsidRDefault="00B74F6D" w:rsidP="007F471C">
      <w:pPr>
        <w:pStyle w:val="Heading1"/>
      </w:pPr>
      <w:r w:rsidRPr="00815D1E">
        <w:t>Statistical analysis</w:t>
      </w:r>
    </w:p>
    <w:p w14:paraId="3ADEBD11" w14:textId="77777777"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0E081B15" w14:textId="77777777" w:rsidR="00DC570C" w:rsidRPr="00A45389" w:rsidRDefault="00274510" w:rsidP="005E72D6">
      <w:pPr>
        <w:pStyle w:val="Heading2"/>
      </w:pPr>
      <w:r>
        <w:t>Tallying</w:t>
      </w:r>
      <w:r w:rsidR="00DC570C">
        <w:t xml:space="preserve"> </w:t>
      </w:r>
      <w:proofErr w:type="spellStart"/>
      <w:r w:rsidR="00DC570C">
        <w:t>intransitivities</w:t>
      </w:r>
      <w:proofErr w:type="spellEnd"/>
    </w:p>
    <w:p w14:paraId="6803A94D" w14:textId="77777777"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w:t>
      </w:r>
      <w:r w:rsidR="00E77D08">
        <w:t>n over</w:t>
      </w:r>
      <w:r>
        <w:t xml:space="preserve"> A and C was chosen over B yet A was chosen over C</w:t>
      </w:r>
      <w:r w:rsidR="00861A66">
        <w:t>:</w:t>
      </w:r>
    </w:p>
    <w:p w14:paraId="6F82E369" w14:textId="77777777" w:rsidR="008C7EE0" w:rsidRPr="008C7EE0" w:rsidRDefault="008C7EE0" w:rsidP="008C7EE0">
      <w:pPr>
        <w:ind w:firstLine="0"/>
      </w:pPr>
      <m:oMathPara>
        <m:oMath>
          <m:r>
            <w:rPr>
              <w:rFonts w:ascii="Cambria Math" w:hAnsi="Cambria Math"/>
            </w:rPr>
            <m:t xml:space="preserve">A ≳B and B≳C and C≳A </m:t>
          </m:r>
        </m:oMath>
      </m:oMathPara>
    </w:p>
    <w:p w14:paraId="0B5B1754" w14:textId="77777777" w:rsidR="008C7EE0" w:rsidRDefault="008C7EE0" w:rsidP="008C7EE0">
      <w:pPr>
        <w:ind w:firstLine="0"/>
        <w:jc w:val="center"/>
      </w:pPr>
      <w:proofErr w:type="gramStart"/>
      <w:r>
        <w:t>or</w:t>
      </w:r>
      <w:proofErr w:type="gramEnd"/>
    </w:p>
    <w:p w14:paraId="409A9F72"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06E3BF85" w14:textId="2D9AFEC8" w:rsidR="00CE2092" w:rsidRDefault="00087AEB" w:rsidP="008C7EE0">
      <w:pPr>
        <w:ind w:firstLine="0"/>
      </w:pPr>
      <w:commentRangeStart w:id="4"/>
      <w:commentRangeStart w:id="5"/>
      <w:r>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commentRangeEnd w:id="4"/>
      <w:r w:rsidR="0022776D">
        <w:rPr>
          <w:rStyle w:val="CommentReference"/>
        </w:rPr>
        <w:commentReference w:id="4"/>
      </w:r>
      <w:commentRangeEnd w:id="5"/>
      <w:r w:rsidR="00E000C1">
        <w:rPr>
          <w:rStyle w:val="CommentReference"/>
        </w:rPr>
        <w:commentReference w:id="5"/>
      </w:r>
      <w:r w:rsidR="00060F69">
        <w:t xml:space="preserve"> In the supplementary materials, we show that the maximum proportion of </w:t>
      </w:r>
      <w:proofErr w:type="spellStart"/>
      <w:r w:rsidR="00060F69">
        <w:t>instransitivities</w:t>
      </w:r>
      <w:proofErr w:type="spellEnd"/>
      <w:r w:rsidR="00060F69">
        <w:t xml:space="preserve"> possible, in a random responder would be 25%, and that this varies non-linearly with the amount of error in the valuation of choice pairs.</w:t>
      </w:r>
    </w:p>
    <w:p w14:paraId="6A370264" w14:textId="77777777" w:rsidR="0062504E" w:rsidRPr="006F718C" w:rsidRDefault="0062504E" w:rsidP="007F471C">
      <w:pPr>
        <w:pStyle w:val="Heading1"/>
      </w:pPr>
      <w:r>
        <w:lastRenderedPageBreak/>
        <w:t>Results</w:t>
      </w:r>
      <w:r w:rsidRPr="006F718C">
        <w:t xml:space="preserve"> </w:t>
      </w:r>
    </w:p>
    <w:p w14:paraId="5B63B58E" w14:textId="2E2CF8A7"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intransitivity </w:t>
      </w:r>
      <w:r w:rsidR="00A055BC">
        <w:t>from each other (Wilcoxon rank sum test p = 0.</w:t>
      </w:r>
      <w:r w:rsidR="00210033">
        <w:t>78</w:t>
      </w:r>
      <w:r w:rsidR="00A055BC">
        <w:t>)</w:t>
      </w:r>
      <w:r w:rsidR="00640BAF">
        <w:t>, but both groups differed significantly from the MT</w:t>
      </w:r>
      <w:r w:rsidR="005B4F43">
        <w:t>L</w:t>
      </w:r>
      <w:r w:rsidR="00640BAF">
        <w:t xml:space="preserve"> group (MTL </w:t>
      </w:r>
      <w:proofErr w:type="spellStart"/>
      <w:r w:rsidR="00640BAF">
        <w:t>vs</w:t>
      </w:r>
      <w:proofErr w:type="spellEnd"/>
      <w:r w:rsidR="00640BAF">
        <w:t xml:space="preserve"> ETL p </w:t>
      </w:r>
      <w:r w:rsidR="00210033">
        <w:t>= 0.02</w:t>
      </w:r>
      <w:r w:rsidR="00640BAF">
        <w:t xml:space="preserve">, MTL </w:t>
      </w:r>
      <w:proofErr w:type="spellStart"/>
      <w:r w:rsidR="00640BAF">
        <w:t>vs</w:t>
      </w:r>
      <w:proofErr w:type="spellEnd"/>
      <w:r w:rsidR="00640BAF">
        <w:t xml:space="preserve"> CON p &lt;</w:t>
      </w:r>
      <w:proofErr w:type="gramStart"/>
      <w:r w:rsidR="00640BAF">
        <w:t>.0</w:t>
      </w:r>
      <w:r w:rsidR="00210033">
        <w:t>01</w:t>
      </w:r>
      <w:proofErr w:type="gramEnd"/>
      <w:r w:rsidR="00640BAF">
        <w:t xml:space="preserve">, </w:t>
      </w:r>
      <w:proofErr w:type="spellStart"/>
      <w:r w:rsidR="00640BAF">
        <w:t>Bonferroni</w:t>
      </w:r>
      <w:proofErr w:type="spellEnd"/>
      <w:r w:rsidR="00640BAF">
        <w:t xml:space="preserve"> adjusted)</w:t>
      </w:r>
      <w:r w:rsidR="00ED180F">
        <w:t>.</w:t>
      </w:r>
      <w:r w:rsidR="00640BAF">
        <w:t xml:space="preserve"> </w:t>
      </w:r>
    </w:p>
    <w:p w14:paraId="1B38F2C3" w14:textId="77777777" w:rsidR="001D3730" w:rsidRDefault="001D3730" w:rsidP="007F471C"/>
    <w:p w14:paraId="72C5E513" w14:textId="77777777" w:rsidR="00C067B5" w:rsidRDefault="009F60E1" w:rsidP="007F471C">
      <w:r>
        <w:rPr>
          <w:noProof/>
        </w:rPr>
        <w:drawing>
          <wp:inline distT="0" distB="0" distL="0" distR="0" wp14:anchorId="4E291A14" wp14:editId="19DA5D04">
            <wp:extent cx="5067694" cy="34778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07 at 2.46.41 PM.png"/>
                    <pic:cNvPicPr/>
                  </pic:nvPicPr>
                  <pic:blipFill>
                    <a:blip r:embed="rId11">
                      <a:extLst>
                        <a:ext uri="{28A0092B-C50C-407E-A947-70E740481C1C}">
                          <a14:useLocalDpi xmlns:a14="http://schemas.microsoft.com/office/drawing/2010/main" val="0"/>
                        </a:ext>
                      </a:extLst>
                    </a:blip>
                    <a:stretch>
                      <a:fillRect/>
                    </a:stretch>
                  </pic:blipFill>
                  <pic:spPr>
                    <a:xfrm>
                      <a:off x="0" y="0"/>
                      <a:ext cx="5067694" cy="3477895"/>
                    </a:xfrm>
                    <a:prstGeom prst="rect">
                      <a:avLst/>
                    </a:prstGeom>
                  </pic:spPr>
                </pic:pic>
              </a:graphicData>
            </a:graphic>
          </wp:inline>
        </w:drawing>
      </w:r>
    </w:p>
    <w:p w14:paraId="2CF1F99F" w14:textId="77777777" w:rsidR="007B3BCF" w:rsidRPr="002F7278" w:rsidRDefault="007B3BCF" w:rsidP="007F471C">
      <w:pPr>
        <w:rPr>
          <w:sz w:val="18"/>
          <w:szCs w:val="18"/>
        </w:rPr>
      </w:pPr>
      <w:proofErr w:type="gramStart"/>
      <w:r w:rsidRPr="002F7278">
        <w:rPr>
          <w:sz w:val="18"/>
          <w:szCs w:val="18"/>
        </w:rPr>
        <w:t xml:space="preserve">Fig </w:t>
      </w:r>
      <w:r w:rsidR="00BD1937">
        <w:rPr>
          <w:sz w:val="18"/>
          <w:szCs w:val="18"/>
        </w:rPr>
        <w:t>2</w:t>
      </w:r>
      <w:r w:rsidRPr="002F7278">
        <w:rPr>
          <w:sz w:val="18"/>
          <w:szCs w:val="18"/>
        </w:rPr>
        <w:t>.</w:t>
      </w:r>
      <w:r w:rsidR="00AE5078">
        <w:rPr>
          <w:sz w:val="18"/>
          <w:szCs w:val="18"/>
        </w:rPr>
        <w:t>Median percentage of intransitives per group</w:t>
      </w:r>
      <w:r w:rsidR="00C64C50">
        <w:rPr>
          <w:sz w:val="18"/>
          <w:szCs w:val="18"/>
        </w:rPr>
        <w:t>.</w:t>
      </w:r>
      <w:proofErr w:type="gramEnd"/>
      <w:r w:rsidR="00543881">
        <w:rPr>
          <w:sz w:val="18"/>
          <w:szCs w:val="18"/>
        </w:rPr>
        <w:t xml:space="preserve"> </w:t>
      </w:r>
      <w:r w:rsidR="002C6599">
        <w:rPr>
          <w:sz w:val="18"/>
          <w:szCs w:val="18"/>
        </w:rPr>
        <w:t xml:space="preserve">Group comparisons computed </w:t>
      </w:r>
      <w:r w:rsidR="005372B0">
        <w:rPr>
          <w:sz w:val="18"/>
          <w:szCs w:val="18"/>
        </w:rPr>
        <w:t>Wilcoxon rank sum test and 95% confidence intervals calculated from bootstrapped medians from 2500 samples</w:t>
      </w:r>
      <w:r w:rsidR="00543881">
        <w:rPr>
          <w:sz w:val="18"/>
          <w:szCs w:val="18"/>
        </w:rPr>
        <w:t xml:space="preserve">. </w:t>
      </w:r>
    </w:p>
    <w:p w14:paraId="5A021C01" w14:textId="77777777"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14:paraId="1DF94B00" w14:textId="77777777" w:rsidR="00D147E2" w:rsidRDefault="00D147E2" w:rsidP="007F471C"/>
    <w:p w14:paraId="7FBF0368" w14:textId="43D333A3" w:rsidR="00FA1F76" w:rsidRPr="00FA1F76" w:rsidRDefault="00A24335" w:rsidP="007F471C">
      <w:pPr>
        <w:rPr>
          <w:lang w:val="de-DE"/>
        </w:rPr>
      </w:pPr>
      <w:commentRangeStart w:id="6"/>
      <w:r>
        <w:rPr>
          <w:noProof/>
        </w:rPr>
        <w:drawing>
          <wp:inline distT="0" distB="0" distL="0" distR="0" wp14:anchorId="1F95B6A2" wp14:editId="104A92FD">
            <wp:extent cx="4836538" cy="2075470"/>
            <wp:effectExtent l="0" t="0" r="254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44921" cy="2079068"/>
                    </a:xfrm>
                    <a:prstGeom prst="rect">
                      <a:avLst/>
                    </a:prstGeom>
                    <a:noFill/>
                  </pic:spPr>
                </pic:pic>
              </a:graphicData>
            </a:graphic>
          </wp:inline>
        </w:drawing>
      </w:r>
      <w:commentRangeEnd w:id="6"/>
      <w:r w:rsidR="00E000C1">
        <w:rPr>
          <w:rStyle w:val="CommentReference"/>
        </w:rPr>
        <w:commentReference w:id="6"/>
      </w:r>
    </w:p>
    <w:p w14:paraId="5DF2A6C3" w14:textId="75E43FC0" w:rsidR="00D147E2" w:rsidRPr="00D147E2" w:rsidRDefault="00D147E2" w:rsidP="007F471C">
      <w:pPr>
        <w:pStyle w:val="Caption"/>
      </w:pPr>
      <w:r>
        <w:t xml:space="preserve">Fig </w:t>
      </w:r>
      <w:r w:rsidR="00BD1937">
        <w:t>3</w:t>
      </w:r>
      <w:r>
        <w:t xml:space="preserve">. </w:t>
      </w:r>
      <w:r w:rsidR="00B21608">
        <w:t xml:space="preserve">Example of a typical hippocampal sclerosis on a T2-weighted image </w:t>
      </w:r>
      <w:r w:rsidR="00E000C1">
        <w:t>highlighting both</w:t>
      </w:r>
      <w:r w:rsidR="00A24335">
        <w:t xml:space="preserve"> hippocamp</w:t>
      </w:r>
      <w:r w:rsidR="00E000C1">
        <w:t>i which were</w:t>
      </w:r>
      <w:r w:rsidR="00A24335">
        <w:t xml:space="preserve"> used for the laterality index calculation </w:t>
      </w:r>
      <w:r w:rsidR="00AD087C">
        <w:t xml:space="preserve">(A), </w:t>
      </w:r>
      <w:r w:rsidR="00B21608">
        <w:t>and c</w:t>
      </w:r>
      <w:r>
        <w:t>orrelation of hippocampal asymmetry (as a marker for unilateral atrophy) and percentage of inconsistent choices</w:t>
      </w:r>
      <w:r w:rsidR="00FA1F76">
        <w:t xml:space="preserve"> with 95% CI of the mean</w:t>
      </w:r>
      <w:r>
        <w:t xml:space="preserve">. </w:t>
      </w:r>
      <w:proofErr w:type="gramStart"/>
      <w:r>
        <w:t>rho</w:t>
      </w:r>
      <w:proofErr w:type="gramEnd"/>
      <w:r>
        <w:t>=0.761, p&lt;0.001</w:t>
      </w:r>
    </w:p>
    <w:p w14:paraId="40F47BF4" w14:textId="77777777" w:rsidR="00D147E2" w:rsidRPr="00D147E2" w:rsidRDefault="00D147E2" w:rsidP="007F471C"/>
    <w:p w14:paraId="7E4415CE" w14:textId="416D68CA" w:rsidR="007F7004" w:rsidRDefault="00F34ACD" w:rsidP="006C51BD">
      <w:r>
        <w:t xml:space="preserve">We ruled out the possibility </w:t>
      </w:r>
      <w:r w:rsidR="00B5135A">
        <w:t xml:space="preserve">that subjects may have explicitly remembered their previous choices within this study, </w:t>
      </w:r>
      <w:r>
        <w:t xml:space="preserve">and used </w:t>
      </w:r>
      <w:r w:rsidR="00B5135A">
        <w:t xml:space="preserve">this information to avoid </w:t>
      </w:r>
      <w:proofErr w:type="spellStart"/>
      <w:r w:rsidR="00B5135A">
        <w:t>intransitivities</w:t>
      </w:r>
      <w:proofErr w:type="spellEnd"/>
      <w:r w:rsidR="00B5135A">
        <w:t xml:space="preserve">, </w:t>
      </w:r>
      <w:r>
        <w:t xml:space="preserve">by </w:t>
      </w:r>
      <w:r w:rsidR="003E2470">
        <w:t>examin</w:t>
      </w:r>
      <w:r>
        <w:t xml:space="preserve">ing </w:t>
      </w:r>
      <w:r w:rsidR="003E2470">
        <w:t>if 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r w:rsidR="003E2470">
        <w:t>.</w:t>
      </w:r>
      <w:r w:rsidR="003F5F61">
        <w:t xml:space="preserve"> Although each pair of options is seen </w:t>
      </w:r>
      <w:r w:rsidR="00B5135A">
        <w:t xml:space="preserve">only </w:t>
      </w:r>
      <w:r w:rsidR="003F5F61">
        <w:t>once,</w:t>
      </w:r>
      <w:r w:rsidR="001D00E2">
        <w:t xml:space="preserve"> </w:t>
      </w:r>
      <w:r w:rsidR="003F5F61">
        <w:t xml:space="preserve">prior choices involving one of the </w:t>
      </w:r>
      <w:r w:rsidR="00B5135A">
        <w:t>two candy bars</w:t>
      </w:r>
      <w:r w:rsidR="003F5F61">
        <w:t xml:space="preserve"> might </w:t>
      </w:r>
      <w:r>
        <w:t xml:space="preserve">facilitate recall and </w:t>
      </w:r>
      <w:r w:rsidR="003F5F61">
        <w:t>influence subsequent choices</w:t>
      </w:r>
      <w:r w:rsidR="00787FE4">
        <w:t xml:space="preserve">, </w:t>
      </w:r>
      <w:r>
        <w:t>and this facilitation</w:t>
      </w:r>
      <w:r w:rsidR="00787FE4">
        <w:t xml:space="preserve"> might </w:t>
      </w:r>
      <w:r w:rsidR="003F5F61">
        <w:t xml:space="preserve">differ </w:t>
      </w:r>
      <w:r w:rsidR="003E2470">
        <w:t>across groups</w:t>
      </w:r>
      <w:r w:rsidR="00787FE4">
        <w:t xml:space="preserve">, </w:t>
      </w:r>
      <w:r>
        <w:t xml:space="preserve">particularly for </w:t>
      </w:r>
      <w:r w:rsidR="00787FE4">
        <w:t>t</w:t>
      </w:r>
      <w:r w:rsidR="003E2470">
        <w:t>he MTL group</w:t>
      </w:r>
      <w:r>
        <w:t>.</w:t>
      </w:r>
      <w:r w:rsidR="003E2470">
        <w:t xml:space="preserve"> </w:t>
      </w:r>
      <w:r w:rsidR="00787FE4">
        <w:t xml:space="preserve">This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r>
        <w:t xml:space="preserve"> </w:t>
      </w:r>
      <w:r w:rsidR="006C51BD">
        <w:t xml:space="preserve">we should observe a decrease in the number of </w:t>
      </w:r>
      <w:proofErr w:type="spellStart"/>
      <w:r w:rsidR="006C51BD">
        <w:t>intransitivities</w:t>
      </w:r>
      <w:proofErr w:type="spellEnd"/>
      <w:r w:rsidR="006C51BD">
        <w:t xml:space="preserve"> with time and a relative increase for the</w:t>
      </w:r>
      <w:r w:rsidR="00955DD9">
        <w:t xml:space="preserve"> MTL group</w:t>
      </w:r>
      <w:r w:rsidR="003E2470">
        <w:t xml:space="preserve">.  </w:t>
      </w:r>
      <w:r w:rsidR="00D217DC">
        <w:t>We tested this hypothesis by examining for differences in the effects of tri</w:t>
      </w:r>
      <w:r w:rsidR="00C64C50">
        <w:t>a</w:t>
      </w:r>
      <w:r w:rsidR="00D217DC">
        <w:t xml:space="preserve">l on the frequency of </w:t>
      </w:r>
      <w:proofErr w:type="spellStart"/>
      <w:r w:rsidR="00D217DC">
        <w:t>i</w:t>
      </w:r>
      <w:r w:rsidR="006C51BD">
        <w:t>ntransitivities</w:t>
      </w:r>
      <w:proofErr w:type="spellEnd"/>
      <w:r w:rsidR="006C51BD">
        <w:t xml:space="preserve"> across groups. </w:t>
      </w:r>
      <w:r w:rsidR="00D217DC">
        <w:t>As detailed in the SOM, no differences were found.</w:t>
      </w:r>
    </w:p>
    <w:p w14:paraId="15057BB2" w14:textId="4E7B055F" w:rsidR="008B6F70" w:rsidRDefault="005B4F43" w:rsidP="00D03A87">
      <w:pPr>
        <w:tabs>
          <w:tab w:val="clear" w:pos="0"/>
        </w:tabs>
        <w:ind w:right="0"/>
      </w:pPr>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w:t>
      </w:r>
      <w:ins w:id="7" w:author="Eric" w:date="2014-05-12T08:14:00Z">
        <w:r w:rsidR="00E02A71">
          <w:rPr>
            <w:rFonts w:ascii="Times" w:hAnsi="Times"/>
            <w:bCs w:val="0"/>
            <w:iCs w:val="0"/>
            <w:szCs w:val="24"/>
          </w:rPr>
          <w:t>,</w:t>
        </w:r>
      </w:ins>
      <w:r>
        <w:rPr>
          <w:rFonts w:ascii="Times" w:hAnsi="Times"/>
          <w:bCs w:val="0"/>
          <w:iCs w:val="0"/>
          <w:szCs w:val="24"/>
        </w:rPr>
        <w:t xml:space="preserve"> w</w:t>
      </w:r>
      <w:r w:rsidR="003E2470" w:rsidRPr="008B6F70">
        <w:rPr>
          <w:rFonts w:ascii="Times" w:hAnsi="Times"/>
          <w:bCs w:val="0"/>
          <w:iCs w:val="0"/>
          <w:szCs w:val="24"/>
        </w:rPr>
        <w:t xml:space="preserve">e </w:t>
      </w:r>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 xml:space="preserve">the MTL group has a significantly slower average response time per trial. Together, these results </w:t>
      </w:r>
      <w:r w:rsidR="00D217DC">
        <w:lastRenderedPageBreak/>
        <w:t>suggest that intransitive triplets accompany more careful, longer responding, eliminating the possibility of a speed-accuracy tradeoff.</w:t>
      </w:r>
    </w:p>
    <w:p w14:paraId="0E6718E2" w14:textId="089D9D27" w:rsidR="00F97A3F" w:rsidRDefault="005E72D6" w:rsidP="005E72D6">
      <w:r>
        <w:t>We</w:t>
      </w:r>
      <w:r w:rsidR="00787FE4">
        <w:t xml:space="preserve"> also examined whether </w:t>
      </w:r>
      <w:r>
        <w:t xml:space="preserve">particular options </w:t>
      </w:r>
      <w:r w:rsidR="008E5396">
        <w:t xml:space="preserve">were </w:t>
      </w:r>
      <w:r>
        <w:t xml:space="preserve">responsible for </w:t>
      </w:r>
      <w:proofErr w:type="spellStart"/>
      <w:r>
        <w:t>intransitivies</w:t>
      </w:r>
      <w:proofErr w:type="spellEnd"/>
      <w:r w:rsidR="008E5396">
        <w:t>.</w:t>
      </w:r>
      <w:r>
        <w:t xml:space="preserve"> We </w:t>
      </w:r>
      <w:r w:rsidR="00336944">
        <w:t xml:space="preserve">regressed the number of times </w:t>
      </w:r>
      <w:r w:rsidR="000E3F2A">
        <w:t xml:space="preserve">each </w:t>
      </w:r>
      <w:r w:rsidR="006A7582">
        <w:t xml:space="preserve">option </w:t>
      </w:r>
      <w:r w:rsidR="00336944">
        <w:t xml:space="preserve">was involved in an </w:t>
      </w:r>
      <w:r w:rsidR="00F66774">
        <w:t>intransitive</w:t>
      </w:r>
      <w:r w:rsidR="000E3F2A">
        <w:t xml:space="preserve"> choice onto indicator variable representing the identi</w:t>
      </w:r>
      <w:ins w:id="8" w:author="Bernd Weber" w:date="2014-05-10T14:35:00Z">
        <w:r w:rsidR="00711A77">
          <w:t>t</w:t>
        </w:r>
      </w:ins>
      <w:r w:rsidR="000E3F2A">
        <w:t xml:space="preserve">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p>
    <w:p w14:paraId="243258F1" w14:textId="1BD60435" w:rsidR="00A57E05" w:rsidRDefault="00972034" w:rsidP="005E72D6">
      <w:r>
        <w:t xml:space="preserve">To ensure that the intransitives we observe are associated with </w:t>
      </w:r>
      <w:r w:rsidR="00E02A71">
        <w:t>reporting preferences</w:t>
      </w:r>
      <w:r>
        <w:t>,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w:t>
      </w:r>
      <w:r w:rsidR="00711A77">
        <w:t xml:space="preserve"> </w:t>
      </w:r>
      <w:r w:rsidR="00F97A3F" w:rsidRPr="00F97A3F">
        <w:t xml:space="preserve">0.07%;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proofErr w:type="gramStart"/>
      <w:r w:rsidR="00F97A3F" w:rsidRPr="00F97A3F">
        <w:t>;   ETL</w:t>
      </w:r>
      <w:proofErr w:type="gramEnd"/>
      <w:r w:rsidR="00F97A3F" w:rsidRPr="00F97A3F">
        <w:t xml:space="preserve">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w:t>
      </w:r>
      <w:proofErr w:type="gramStart"/>
      <w:r w:rsidR="00F97A3F" w:rsidRPr="00F97A3F">
        <w:t xml:space="preserve">of </w:t>
      </w:r>
      <w:r w:rsidR="00F72439">
        <w:t xml:space="preserve">a </w:t>
      </w:r>
      <w:r w:rsidR="00F97A3F" w:rsidRPr="00F97A3F">
        <w:t>differences</w:t>
      </w:r>
      <w:proofErr w:type="gramEnd"/>
      <w:r w:rsidR="00F97A3F" w:rsidRPr="00F97A3F">
        <w:t xml:space="preserve"> in choice </w:t>
      </w:r>
      <w:r w:rsidR="00F72439">
        <w:t>inconsistency</w:t>
      </w:r>
      <w:r w:rsidR="00F97A3F" w:rsidRPr="00F97A3F">
        <w:t xml:space="preserve"> </w:t>
      </w:r>
      <w:r w:rsidR="00F72439">
        <w:t xml:space="preserve">supports </w:t>
      </w:r>
      <w:r w:rsidR="00F97A3F" w:rsidRPr="00F97A3F">
        <w:t>the involvement of hippocampal function in preferen</w:t>
      </w:r>
      <w:r w:rsidR="006A7582">
        <w:t xml:space="preserve">tial </w:t>
      </w:r>
      <w:r w:rsidR="00F97A3F" w:rsidRPr="00F97A3F">
        <w:t xml:space="preserve">choice </w:t>
      </w:r>
      <w:r w:rsidR="006A7582">
        <w:t>but</w:t>
      </w:r>
      <w:r w:rsidR="006A7582" w:rsidRPr="00F97A3F">
        <w:t xml:space="preserve"> </w:t>
      </w:r>
      <w:r w:rsidR="00F97A3F" w:rsidRPr="00F97A3F">
        <w:t xml:space="preserve">not </w:t>
      </w:r>
      <w:r w:rsidR="006A7582">
        <w:t xml:space="preserve">in </w:t>
      </w:r>
      <w:r w:rsidR="00F97A3F" w:rsidRPr="00F97A3F">
        <w:t xml:space="preserve">more general </w:t>
      </w:r>
      <w:proofErr w:type="spellStart"/>
      <w:r w:rsidR="00F97A3F" w:rsidRPr="00F97A3F">
        <w:t>attentional</w:t>
      </w:r>
      <w:proofErr w:type="spellEnd"/>
      <w:r w:rsidR="00F97A3F" w:rsidRPr="00F97A3F">
        <w:t xml:space="preserve"> effects.</w:t>
      </w:r>
    </w:p>
    <w:p w14:paraId="3A8AC9ED" w14:textId="77777777" w:rsidR="0062772B" w:rsidRPr="00141EAB" w:rsidRDefault="00141EAB" w:rsidP="005E72D6">
      <w:pPr>
        <w:pStyle w:val="Heading1"/>
      </w:pPr>
      <w:r>
        <w:t>Discussion</w:t>
      </w:r>
    </w:p>
    <w:p w14:paraId="797161A9" w14:textId="77777777"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0DBC8510" w14:textId="06D86537" w:rsidR="00141EAB" w:rsidRDefault="002A32A8" w:rsidP="006E681B">
      <w:pPr>
        <w:ind w:firstLine="0"/>
      </w:pPr>
      <w:r>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r w:rsidR="00711A77">
        <w:t>ventromedial prefrontal cortex (</w:t>
      </w:r>
      <w:proofErr w:type="spellStart"/>
      <w:r w:rsidR="00711A77">
        <w:t>vmPFC</w:t>
      </w:r>
      <w:proofErr w:type="spellEnd"/>
      <w:r w:rsidR="00711A77">
        <w:t xml:space="preserve">) </w:t>
      </w:r>
      <w:r w:rsidR="0062772B">
        <w:t>patients</w:t>
      </w:r>
      <w:r w:rsidR="009A38DC">
        <w:t xml:space="preserve">, suggesting that </w:t>
      </w:r>
      <w:r w:rsidR="009A38DC">
        <w:lastRenderedPageBreak/>
        <w:t xml:space="preserve">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B3406A">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3406A">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3406A">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B3406A">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B3406A">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r w:rsidR="00E14DC8">
        <w:t>vm</w:t>
      </w:r>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r w:rsidR="00E14DC8">
        <w:t>vm</w:t>
      </w:r>
      <w:r w:rsidR="006F260E">
        <w:t>PFC</w:t>
      </w:r>
      <w:proofErr w:type="spellEnd"/>
      <w:r w:rsidR="006F260E">
        <w:t xml:space="preserve"> patients</w:t>
      </w:r>
      <w:r>
        <w:t>,</w:t>
      </w:r>
      <w:r w:rsidR="006F260E">
        <w:t xml:space="preserve"> </w:t>
      </w:r>
      <w:r w:rsidR="006A7582">
        <w:t xml:space="preserve">and </w:t>
      </w:r>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14:paraId="1449633F" w14:textId="77E755F1"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B3406A">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B3406A">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5E7136B6" w14:textId="1020DF9F" w:rsidR="00E02A71" w:rsidRDefault="006A7582" w:rsidP="006A7582">
      <w:r>
        <w:lastRenderedPageBreak/>
        <w:t xml:space="preserve">We do not take a specific stance on the mechanism producing these effects but speculate that they are consistent with retrieval in the MTL group produces value inputs that are more </w:t>
      </w:r>
      <w:proofErr w:type="spellStart"/>
      <w:r>
        <w:t>errorful</w:t>
      </w:r>
      <w:proofErr w:type="spellEnd"/>
      <w:r>
        <w:t xml:space="preserve">, either because of failures of retrieval or because different inputs are retrieved on each occasion. </w:t>
      </w:r>
      <w:r w:rsidR="00E77D08">
        <w:t xml:space="preserve">Simulating </w:t>
      </w:r>
      <w:r w:rsidR="00B21608">
        <w:t xml:space="preserve">the effect of noise on the level of </w:t>
      </w:r>
      <w:r w:rsidR="0054383A">
        <w:t>in</w:t>
      </w:r>
      <w:r w:rsidR="00B21608">
        <w:t xml:space="preserve">transitivity </w:t>
      </w:r>
      <w:r w:rsidR="0054383A">
        <w:t xml:space="preserve">shows that the observed inconsistency levels correspond </w:t>
      </w:r>
      <w:r>
        <w:t xml:space="preserve">to a value signal containing approximately </w:t>
      </w:r>
      <w:r w:rsidR="0054383A">
        <w:t xml:space="preserve">25% noise </w:t>
      </w:r>
      <w:r>
        <w:t xml:space="preserve">compared to a noiseless representation </w:t>
      </w:r>
      <w:r w:rsidR="00B857C6">
        <w:t xml:space="preserve">which would produce a </w:t>
      </w:r>
      <w:r w:rsidR="0054383A">
        <w:t xml:space="preserve">completely transitive set of preferences (see SOM for details). </w:t>
      </w:r>
    </w:p>
    <w:p w14:paraId="384CC141" w14:textId="49683F2A" w:rsidR="00B857C6" w:rsidRDefault="00B857C6" w:rsidP="007F471C">
      <w:r>
        <w:t>This research provides a basis</w:t>
      </w:r>
      <w:r w:rsidR="00F362B1">
        <w:t xml:space="preserve"> for future research may </w:t>
      </w:r>
      <w:r>
        <w:t xml:space="preserve">provoked by </w:t>
      </w:r>
      <w:r w:rsidR="00F362B1">
        <w:t xml:space="preserve">these observations: </w:t>
      </w:r>
    </w:p>
    <w:p w14:paraId="739EABFC" w14:textId="0325ACD3" w:rsidR="00BF0BAB" w:rsidRDefault="00B857C6" w:rsidP="007F471C">
      <w:proofErr w:type="spellStart"/>
      <w:r>
        <w:t>First</w:t>
      </w:r>
      <w:proofErr w:type="gramStart"/>
      <w:r>
        <w:t>,</w:t>
      </w:r>
      <w:r w:rsidR="00F362B1">
        <w:t>the</w:t>
      </w:r>
      <w:proofErr w:type="spellEnd"/>
      <w:proofErr w:type="gramEnd"/>
      <w:r w:rsidR="00F362B1">
        <w:t xml:space="preserve"> hippocampus is just one part in a larger network of relevant brain areas involved in the retrieval and processing of choice values. A recent review of </w:t>
      </w:r>
      <w:proofErr w:type="spellStart"/>
      <w:r w:rsidR="00F362B1">
        <w:t>Shoham</w:t>
      </w:r>
      <w:r w:rsidR="00B342D2">
        <w:t>y</w:t>
      </w:r>
      <w:proofErr w:type="spellEnd"/>
      <w:r w:rsidR="00F362B1">
        <w:t xml:space="preserve"> and Turk-Browne nicely reviews the evidence of hippocampal involvement in a variety of cognitive functions outside of the domain of declarative memory. It </w:t>
      </w:r>
      <w:r>
        <w:t>suggests</w:t>
      </w:r>
      <w:r w:rsidR="00F362B1">
        <w:t xml:space="preserve"> two different hypotheses of hippocampal function; the memory modulation hypothesis proposes that representations within the hippocampus may transiently bias other cognitive functions such as value computations in the present task. The adaptive function hypothesis on the other hand highlights the hippocampus as a central processing unit with specific computations carried out in the hippocampal networks, depending on the task at hand </w:t>
      </w:r>
      <w:r w:rsidR="00FC0331" w:rsidRPr="00FC0331">
        <w:fldChar w:fldCharType="begin" w:fldLock="1"/>
      </w:r>
      <w:r w:rsidR="00B3406A">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Shohamy &amp; Turk-Browne, 2013)</w:t>
      </w:r>
      <w:r w:rsidR="00FC0331" w:rsidRPr="00FC0331">
        <w:fldChar w:fldCharType="end"/>
      </w:r>
      <w:r w:rsidR="00F362B1">
        <w:t>.</w:t>
      </w:r>
      <w:r w:rsidR="00B716D3">
        <w:t xml:space="preserve"> Both models of hippocampal </w:t>
      </w:r>
      <w:proofErr w:type="gramStart"/>
      <w:r w:rsidR="00B716D3">
        <w:t>functions,</w:t>
      </w:r>
      <w:proofErr w:type="gramEnd"/>
      <w:r w:rsidR="00B716D3">
        <w:t xml:space="preserve"> </w:t>
      </w:r>
      <w:r>
        <w:t xml:space="preserve">could be involved in producing </w:t>
      </w:r>
      <w:proofErr w:type="spellStart"/>
      <w:r>
        <w:t>instransitive</w:t>
      </w:r>
      <w:proofErr w:type="spellEnd"/>
      <w:r>
        <w:t xml:space="preserve"> preferences.</w:t>
      </w:r>
    </w:p>
    <w:p w14:paraId="2938C66E" w14:textId="0DFF5920" w:rsidR="006851F2" w:rsidRDefault="00B857C6" w:rsidP="007F471C">
      <w:r>
        <w:t>Second, are there</w:t>
      </w:r>
      <w:r w:rsidR="00BF0BAB">
        <w:t xml:space="preserve"> compensation mechanisms in patients with chronic hippocampal lesions</w:t>
      </w:r>
      <w:r>
        <w:t>?</w:t>
      </w:r>
      <w:r w:rsidR="00B342D2">
        <w:t xml:space="preserve"> </w:t>
      </w:r>
      <w:r w:rsidR="00BF0BAB">
        <w:t>It is well known that chronic brain lesion</w:t>
      </w:r>
      <w:r w:rsidR="006851F2">
        <w:t>s may</w:t>
      </w:r>
      <w:r w:rsidR="00BF0BAB">
        <w:t xml:space="preserve"> lead to compensatory shifts</w:t>
      </w:r>
      <w:r w:rsidR="00740BED">
        <w:t xml:space="preserve"> in neural processes, e.g. in the domain of language processing</w:t>
      </w:r>
      <w:r w:rsidR="00B342D2">
        <w:t xml:space="preserve"> </w:t>
      </w:r>
      <w:r w:rsidR="00B3406A">
        <w:fldChar w:fldCharType="begin" w:fldLock="1"/>
      </w:r>
      <w:r w:rsidR="00B3406A">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previouslyFormattedCitation" : "(Kipervasser et al., 2008; B. Weber et al., 2006)" }, "properties" : { "noteIndex" : 0 }, "schema" : "https://github.com/citation-style-language/schema/raw/master/csl-citation.json" }</w:instrText>
      </w:r>
      <w:r w:rsidR="00B3406A">
        <w:fldChar w:fldCharType="separate"/>
      </w:r>
      <w:r w:rsidR="00B3406A" w:rsidRPr="00B3406A">
        <w:rPr>
          <w:noProof/>
        </w:rPr>
        <w:t>(Kipervasser et al., 2008; B. Weber et al., 2006)</w:t>
      </w:r>
      <w:r w:rsidR="00B3406A">
        <w:fldChar w:fldCharType="end"/>
      </w:r>
      <w:r w:rsidR="00B3406A">
        <w:t>.</w:t>
      </w:r>
      <w:r w:rsidR="00740BED">
        <w:t>The application of neuroimaging methods, like functional MRI, during a value-based decision task in these patients</w:t>
      </w:r>
      <w:r w:rsidR="00F362B1">
        <w:t xml:space="preserve"> </w:t>
      </w:r>
      <w:r w:rsidR="00740BED">
        <w:t xml:space="preserve">could </w:t>
      </w:r>
      <w:r w:rsidR="006851F2">
        <w:t>be used to investigate compensation mechanisms in future research.</w:t>
      </w:r>
      <w:r w:rsidR="00F362B1">
        <w:t xml:space="preserve"> </w:t>
      </w:r>
      <w:r w:rsidR="003B37FC">
        <w:t xml:space="preserve"> </w:t>
      </w:r>
    </w:p>
    <w:p w14:paraId="02212263" w14:textId="09FD0DD3" w:rsidR="006F260E" w:rsidRDefault="00B857C6" w:rsidP="007F471C">
      <w:r>
        <w:lastRenderedPageBreak/>
        <w:t>Third, a</w:t>
      </w:r>
      <w:r w:rsidR="006851F2">
        <w:t>lthough patients with temporal lobe epilepsy and hippocampal sclerosis do show neuropsychological deficits especially in the domain of declarative memory, the amount to which these deficits occur varies strongly between patients</w:t>
      </w:r>
      <w:r w:rsidR="00B3406A">
        <w:t xml:space="preserve"> </w:t>
      </w:r>
      <w:r w:rsidR="00B3406A">
        <w:fldChar w:fldCharType="begin" w:fldLock="1"/>
      </w:r>
      <w:r w:rsidR="00B3406A">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fldChar w:fldCharType="separate"/>
      </w:r>
      <w:r w:rsidR="00B3406A" w:rsidRPr="00B3406A">
        <w:rPr>
          <w:noProof/>
        </w:rPr>
        <w:t>(Hoppe, Elger, &amp; Helmstaedter, 2007)</w:t>
      </w:r>
      <w:r w:rsidR="00B3406A">
        <w:fldChar w:fldCharType="end"/>
      </w:r>
      <w:r w:rsidR="006851F2">
        <w:t>. Future research combining in-depth neuropsychological testing together with value-based choice tasks may shed light on th</w:t>
      </w:r>
      <w:r w:rsidR="0074383F">
        <w:t>e specific cognitive components relating to the observed decision deficits.</w:t>
      </w:r>
    </w:p>
    <w:p w14:paraId="4C30DAD3" w14:textId="1D27D120"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w:t>
      </w:r>
      <w:proofErr w:type="gramStart"/>
      <w:r w:rsidR="006F260E">
        <w:t>based</w:t>
      </w:r>
      <w:proofErr w:type="gramEnd"/>
      <w:r w:rsidR="006F260E">
        <w:t xml:space="preserve">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w:t>
      </w:r>
      <w:r w:rsidR="00B857C6">
        <w:t>such as tonight’s</w:t>
      </w:r>
      <w:r>
        <w:t xml:space="preserve">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14:paraId="0947A69A" w14:textId="77777777" w:rsidR="006939FB" w:rsidRDefault="006939FB" w:rsidP="007F471C"/>
    <w:p w14:paraId="1CCF132D" w14:textId="77777777" w:rsidR="006939FB" w:rsidRPr="00834205" w:rsidRDefault="006939FB" w:rsidP="005E72D6">
      <w:pPr>
        <w:pStyle w:val="Heading1"/>
      </w:pPr>
      <w:r w:rsidRPr="00834205">
        <w:t>References</w:t>
      </w:r>
    </w:p>
    <w:p w14:paraId="04D6016D" w14:textId="23BC84B2" w:rsidR="00B3406A" w:rsidRPr="00B3406A" w:rsidRDefault="00117279">
      <w:pPr>
        <w:pStyle w:val="NormalWeb"/>
        <w:ind w:left="480" w:hanging="480"/>
        <w:divId w:val="1275554814"/>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3406A" w:rsidRPr="00B3406A">
        <w:rPr>
          <w:rFonts w:ascii="Times New Roman" w:hAnsi="Times New Roman"/>
          <w:noProof/>
          <w:sz w:val="24"/>
        </w:rPr>
        <w:t xml:space="preserve">Barron, H. C., Dolan, R. J., &amp; Behrens, T. E. J. (2013). Online evaluation of novel choices by simultaneous representation of multiple memories. </w:t>
      </w:r>
      <w:r w:rsidR="00B3406A" w:rsidRPr="00B3406A">
        <w:rPr>
          <w:rFonts w:ascii="Times New Roman" w:hAnsi="Times New Roman"/>
          <w:i/>
          <w:iCs/>
          <w:noProof/>
          <w:sz w:val="24"/>
        </w:rPr>
        <w:t>Nature Neuroscience</w:t>
      </w:r>
      <w:r w:rsidR="00B3406A" w:rsidRPr="00B3406A">
        <w:rPr>
          <w:rFonts w:ascii="Times New Roman" w:hAnsi="Times New Roman"/>
          <w:noProof/>
          <w:sz w:val="24"/>
        </w:rPr>
        <w:t xml:space="preserve">, </w:t>
      </w:r>
      <w:r w:rsidR="00B3406A" w:rsidRPr="00B3406A">
        <w:rPr>
          <w:rFonts w:ascii="Times New Roman" w:hAnsi="Times New Roman"/>
          <w:i/>
          <w:iCs/>
          <w:noProof/>
          <w:sz w:val="24"/>
        </w:rPr>
        <w:t>16</w:t>
      </w:r>
      <w:r w:rsidR="00B3406A" w:rsidRPr="00B3406A">
        <w:rPr>
          <w:rFonts w:ascii="Times New Roman" w:hAnsi="Times New Roman"/>
          <w:noProof/>
          <w:sz w:val="24"/>
        </w:rPr>
        <w:t>(10), 1492–8. doi:10.1038/nn.3515</w:t>
      </w:r>
    </w:p>
    <w:p w14:paraId="21015930"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Benoit, R. G., Gilbert, S. J., &amp; Burgess, P. W. (2011). A neural mechanism mediating the impact of episodic prospection on farsighted decisions. </w:t>
      </w:r>
      <w:r w:rsidRPr="00B3406A">
        <w:rPr>
          <w:rFonts w:ascii="Times New Roman" w:hAnsi="Times New Roman"/>
          <w:i/>
          <w:iCs/>
          <w:noProof/>
          <w:sz w:val="24"/>
        </w:rPr>
        <w:t>The Journal of Neuroscience : The Official Journal of the Society for Neuroscience</w:t>
      </w:r>
      <w:r w:rsidRPr="00B3406A">
        <w:rPr>
          <w:rFonts w:ascii="Times New Roman" w:hAnsi="Times New Roman"/>
          <w:noProof/>
          <w:sz w:val="24"/>
        </w:rPr>
        <w:t xml:space="preserve">, </w:t>
      </w:r>
      <w:r w:rsidRPr="00B3406A">
        <w:rPr>
          <w:rFonts w:ascii="Times New Roman" w:hAnsi="Times New Roman"/>
          <w:i/>
          <w:iCs/>
          <w:noProof/>
          <w:sz w:val="24"/>
        </w:rPr>
        <w:t>31</w:t>
      </w:r>
      <w:r w:rsidRPr="00B3406A">
        <w:rPr>
          <w:rFonts w:ascii="Times New Roman" w:hAnsi="Times New Roman"/>
          <w:noProof/>
          <w:sz w:val="24"/>
        </w:rPr>
        <w:t>(18), 6771–9. doi:10.1523/JNEUROSCI.6559-10.2011</w:t>
      </w:r>
    </w:p>
    <w:p w14:paraId="4BC74ED1"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Birnbaum, M. H., &amp; Gutierrez, R. J. (2007). Testing for intransitivity of preferences predicted by a lexicographic semi-order. </w:t>
      </w:r>
      <w:r w:rsidRPr="00B3406A">
        <w:rPr>
          <w:rFonts w:ascii="Times New Roman" w:hAnsi="Times New Roman"/>
          <w:i/>
          <w:iCs/>
          <w:noProof/>
          <w:sz w:val="24"/>
        </w:rPr>
        <w:t>Organizational Behavior and Human Decision Processes</w:t>
      </w:r>
      <w:r w:rsidRPr="00B3406A">
        <w:rPr>
          <w:rFonts w:ascii="Times New Roman" w:hAnsi="Times New Roman"/>
          <w:noProof/>
          <w:sz w:val="24"/>
        </w:rPr>
        <w:t xml:space="preserve">, </w:t>
      </w:r>
      <w:r w:rsidRPr="00B3406A">
        <w:rPr>
          <w:rFonts w:ascii="Times New Roman" w:hAnsi="Times New Roman"/>
          <w:i/>
          <w:iCs/>
          <w:noProof/>
          <w:sz w:val="24"/>
        </w:rPr>
        <w:t>104</w:t>
      </w:r>
      <w:r w:rsidRPr="00B3406A">
        <w:rPr>
          <w:rFonts w:ascii="Times New Roman" w:hAnsi="Times New Roman"/>
          <w:noProof/>
          <w:sz w:val="24"/>
        </w:rPr>
        <w:t>(1), 96–112. doi:10.1016/j.obhdp.2007.02.001</w:t>
      </w:r>
    </w:p>
    <w:p w14:paraId="3827939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Camille, N., Griffiths, C. a, Vo, K., Fellows, L. K., &amp; Kable, J. W. (2011). Ventromedial frontal lobe damage disrupts value maximization in humans. </w:t>
      </w:r>
      <w:r w:rsidRPr="00B3406A">
        <w:rPr>
          <w:rFonts w:ascii="Times New Roman" w:hAnsi="Times New Roman"/>
          <w:i/>
          <w:iCs/>
          <w:noProof/>
          <w:sz w:val="24"/>
        </w:rPr>
        <w:t>The Journal of Neuroscience : The Official Journal of the Society for Neuroscience</w:t>
      </w:r>
      <w:r w:rsidRPr="00B3406A">
        <w:rPr>
          <w:rFonts w:ascii="Times New Roman" w:hAnsi="Times New Roman"/>
          <w:noProof/>
          <w:sz w:val="24"/>
        </w:rPr>
        <w:t xml:space="preserve">, </w:t>
      </w:r>
      <w:r w:rsidRPr="00B3406A">
        <w:rPr>
          <w:rFonts w:ascii="Times New Roman" w:hAnsi="Times New Roman"/>
          <w:i/>
          <w:iCs/>
          <w:noProof/>
          <w:sz w:val="24"/>
        </w:rPr>
        <w:t>31</w:t>
      </w:r>
      <w:r w:rsidRPr="00B3406A">
        <w:rPr>
          <w:rFonts w:ascii="Times New Roman" w:hAnsi="Times New Roman"/>
          <w:noProof/>
          <w:sz w:val="24"/>
        </w:rPr>
        <w:t>(20), 7527–32. doi:10.1523/JNEUROSCI.6527-10.2011</w:t>
      </w:r>
    </w:p>
    <w:p w14:paraId="61562F18"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lastRenderedPageBreak/>
        <w:t xml:space="preserve">Cole, M. W., Pathak, S., &amp; Schneider, W. (2010). Identifying the brain’s most globally connected regions. </w:t>
      </w:r>
      <w:r w:rsidRPr="00B3406A">
        <w:rPr>
          <w:rFonts w:ascii="Times New Roman" w:hAnsi="Times New Roman"/>
          <w:i/>
          <w:iCs/>
          <w:noProof/>
          <w:sz w:val="24"/>
        </w:rPr>
        <w:t>NeuroImage</w:t>
      </w:r>
      <w:r w:rsidRPr="00B3406A">
        <w:rPr>
          <w:rFonts w:ascii="Times New Roman" w:hAnsi="Times New Roman"/>
          <w:noProof/>
          <w:sz w:val="24"/>
        </w:rPr>
        <w:t xml:space="preserve">, </w:t>
      </w:r>
      <w:r w:rsidRPr="00B3406A">
        <w:rPr>
          <w:rFonts w:ascii="Times New Roman" w:hAnsi="Times New Roman"/>
          <w:i/>
          <w:iCs/>
          <w:noProof/>
          <w:sz w:val="24"/>
        </w:rPr>
        <w:t>49</w:t>
      </w:r>
      <w:r w:rsidRPr="00B3406A">
        <w:rPr>
          <w:rFonts w:ascii="Times New Roman" w:hAnsi="Times New Roman"/>
          <w:noProof/>
          <w:sz w:val="24"/>
        </w:rPr>
        <w:t>(4), 3132–48. doi:10.1016/j.neuroimage.2009.11.001</w:t>
      </w:r>
    </w:p>
    <w:p w14:paraId="425995BE"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Dougherty, M. R. P., Gettys, C. F., &amp; Ogden, E. E. (1999). MINERVA-DM : A Memory Processes Model for Judgments of Likelihood.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B3406A">
        <w:rPr>
          <w:rFonts w:ascii="Times New Roman" w:hAnsi="Times New Roman"/>
          <w:i/>
          <w:iCs/>
          <w:noProof/>
          <w:sz w:val="24"/>
        </w:rPr>
        <w:t>106</w:t>
      </w:r>
      <w:r w:rsidRPr="00B3406A">
        <w:rPr>
          <w:rFonts w:ascii="Times New Roman" w:hAnsi="Times New Roman"/>
          <w:noProof/>
          <w:sz w:val="24"/>
        </w:rPr>
        <w:t>(1), 180–209.</w:t>
      </w:r>
    </w:p>
    <w:p w14:paraId="01D274B1"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ellows, L. K. (2006). Deciding how to decide: ventromedial frontal lobe damage affects information acquisition in multi-attribute decision making. </w:t>
      </w:r>
      <w:r w:rsidRPr="00B3406A">
        <w:rPr>
          <w:rFonts w:ascii="Times New Roman" w:hAnsi="Times New Roman"/>
          <w:i/>
          <w:iCs/>
          <w:noProof/>
          <w:sz w:val="24"/>
        </w:rPr>
        <w:t>Brain : A Journal of Neurology</w:t>
      </w:r>
      <w:r w:rsidRPr="00B3406A">
        <w:rPr>
          <w:rFonts w:ascii="Times New Roman" w:hAnsi="Times New Roman"/>
          <w:noProof/>
          <w:sz w:val="24"/>
        </w:rPr>
        <w:t xml:space="preserve">, </w:t>
      </w:r>
      <w:r w:rsidRPr="00B3406A">
        <w:rPr>
          <w:rFonts w:ascii="Times New Roman" w:hAnsi="Times New Roman"/>
          <w:i/>
          <w:iCs/>
          <w:noProof/>
          <w:sz w:val="24"/>
        </w:rPr>
        <w:t>129</w:t>
      </w:r>
      <w:r w:rsidRPr="00B3406A">
        <w:rPr>
          <w:rFonts w:ascii="Times New Roman" w:hAnsi="Times New Roman"/>
          <w:noProof/>
          <w:sz w:val="24"/>
        </w:rPr>
        <w:t>(Pt 4), 944–52. doi:10.1093/brain/awl017</w:t>
      </w:r>
    </w:p>
    <w:p w14:paraId="01D3558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ellows, L. K., &amp; Farah, M. J. (2007). The role of ventromedial prefrontal cortex in decision making: judgment under uncertainty or judgment per se?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7</w:t>
      </w:r>
      <w:r w:rsidRPr="00B3406A">
        <w:rPr>
          <w:rFonts w:ascii="Times New Roman" w:hAnsi="Times New Roman"/>
          <w:noProof/>
          <w:sz w:val="24"/>
        </w:rPr>
        <w:t>(11), 2669–74. doi:10.1093/cercor/bhl176</w:t>
      </w:r>
    </w:p>
    <w:p w14:paraId="23853B32"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B3406A">
        <w:rPr>
          <w:rFonts w:ascii="Times New Roman" w:hAnsi="Times New Roman"/>
          <w:i/>
          <w:iCs/>
          <w:noProof/>
          <w:sz w:val="24"/>
        </w:rPr>
        <w:t>Neuron</w:t>
      </w:r>
      <w:r w:rsidRPr="00B3406A">
        <w:rPr>
          <w:rFonts w:ascii="Times New Roman" w:hAnsi="Times New Roman"/>
          <w:noProof/>
          <w:sz w:val="24"/>
        </w:rPr>
        <w:t xml:space="preserve">, </w:t>
      </w:r>
      <w:r w:rsidRPr="00B3406A">
        <w:rPr>
          <w:rFonts w:ascii="Times New Roman" w:hAnsi="Times New Roman"/>
          <w:i/>
          <w:iCs/>
          <w:noProof/>
          <w:sz w:val="24"/>
        </w:rPr>
        <w:t>33</w:t>
      </w:r>
      <w:r w:rsidRPr="00B3406A">
        <w:rPr>
          <w:rFonts w:ascii="Times New Roman" w:hAnsi="Times New Roman"/>
          <w:noProof/>
          <w:sz w:val="24"/>
        </w:rPr>
        <w:t>, 341–355. doi:10.1016/S0896-6273(02)00569-X</w:t>
      </w:r>
    </w:p>
    <w:p w14:paraId="493CB02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ischl, B., van der Kouwe, A., Destrieux, C., Halgren, E., Ségonne, F., Salat, D. H., … Dale, A. M. (2004). Automatically parcellating the human cerebral cortex.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4</w:t>
      </w:r>
      <w:r w:rsidRPr="00B3406A">
        <w:rPr>
          <w:rFonts w:ascii="Times New Roman" w:hAnsi="Times New Roman"/>
          <w:noProof/>
          <w:sz w:val="24"/>
        </w:rPr>
        <w:t>, 11–22. doi:10.1093/cercor/bhg087</w:t>
      </w:r>
    </w:p>
    <w:p w14:paraId="383E5C7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Godsil, B. P., Kiss, J. P., Spedding, M., &amp; Jay, T. M. (2013). The hippocampal-prefrontal pathway: the weak link in psychiatric disorders? </w:t>
      </w:r>
      <w:r w:rsidRPr="00B3406A">
        <w:rPr>
          <w:rFonts w:ascii="Times New Roman" w:hAnsi="Times New Roman"/>
          <w:i/>
          <w:iCs/>
          <w:noProof/>
          <w:sz w:val="24"/>
        </w:rPr>
        <w:t>European Neuropsychopharmacology : The Journal of the European College of Neuropsychopharmacology</w:t>
      </w:r>
      <w:r w:rsidRPr="00B3406A">
        <w:rPr>
          <w:rFonts w:ascii="Times New Roman" w:hAnsi="Times New Roman"/>
          <w:noProof/>
          <w:sz w:val="24"/>
        </w:rPr>
        <w:t xml:space="preserve">, </w:t>
      </w:r>
      <w:r w:rsidRPr="00B3406A">
        <w:rPr>
          <w:rFonts w:ascii="Times New Roman" w:hAnsi="Times New Roman"/>
          <w:i/>
          <w:iCs/>
          <w:noProof/>
          <w:sz w:val="24"/>
        </w:rPr>
        <w:t>23</w:t>
      </w:r>
      <w:r w:rsidRPr="00B3406A">
        <w:rPr>
          <w:rFonts w:ascii="Times New Roman" w:hAnsi="Times New Roman"/>
          <w:noProof/>
          <w:sz w:val="24"/>
        </w:rPr>
        <w:t>(10), 1165–81. doi:10.1016/j.euroneuro.2012.10.018</w:t>
      </w:r>
    </w:p>
    <w:p w14:paraId="4B6E706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Hassabis, D., Kumaran, D., Vann, S. D., &amp; Maguire, E. a. (2007). Patients with hippocampal amnesia cannot imagine new experiences. </w:t>
      </w:r>
      <w:r w:rsidRPr="00B3406A">
        <w:rPr>
          <w:rFonts w:ascii="Times New Roman" w:hAnsi="Times New Roman"/>
          <w:i/>
          <w:iCs/>
          <w:noProof/>
          <w:sz w:val="24"/>
        </w:rPr>
        <w:t>Proceedings of the National Academy of Sciences of the United States of America</w:t>
      </w:r>
      <w:r w:rsidRPr="00B3406A">
        <w:rPr>
          <w:rFonts w:ascii="Times New Roman" w:hAnsi="Times New Roman"/>
          <w:noProof/>
          <w:sz w:val="24"/>
        </w:rPr>
        <w:t xml:space="preserve">, </w:t>
      </w:r>
      <w:r w:rsidRPr="00B3406A">
        <w:rPr>
          <w:rFonts w:ascii="Times New Roman" w:hAnsi="Times New Roman"/>
          <w:i/>
          <w:iCs/>
          <w:noProof/>
          <w:sz w:val="24"/>
        </w:rPr>
        <w:t>104</w:t>
      </w:r>
      <w:r w:rsidRPr="00B3406A">
        <w:rPr>
          <w:rFonts w:ascii="Times New Roman" w:hAnsi="Times New Roman"/>
          <w:noProof/>
          <w:sz w:val="24"/>
        </w:rPr>
        <w:t>(5), 1726–31. doi:10.1073/pnas.0610561104</w:t>
      </w:r>
    </w:p>
    <w:p w14:paraId="66DB5FE8"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Hoppe, C., Elger, C. E., &amp; Helmstaedter, C. (2007). Long-term memory impairment in patients with focal epilepsy. </w:t>
      </w:r>
      <w:r w:rsidRPr="00B3406A">
        <w:rPr>
          <w:rFonts w:ascii="Times New Roman" w:hAnsi="Times New Roman"/>
          <w:i/>
          <w:iCs/>
          <w:noProof/>
          <w:sz w:val="24"/>
        </w:rPr>
        <w:t>Epilepsia</w:t>
      </w:r>
      <w:r w:rsidRPr="00B3406A">
        <w:rPr>
          <w:rFonts w:ascii="Times New Roman" w:hAnsi="Times New Roman"/>
          <w:noProof/>
          <w:sz w:val="24"/>
        </w:rPr>
        <w:t xml:space="preserve">, </w:t>
      </w:r>
      <w:r w:rsidRPr="00B3406A">
        <w:rPr>
          <w:rFonts w:ascii="Times New Roman" w:hAnsi="Times New Roman"/>
          <w:i/>
          <w:iCs/>
          <w:noProof/>
          <w:sz w:val="24"/>
        </w:rPr>
        <w:t>48 Suppl 9</w:t>
      </w:r>
      <w:r w:rsidRPr="00B3406A">
        <w:rPr>
          <w:rFonts w:ascii="Times New Roman" w:hAnsi="Times New Roman"/>
          <w:noProof/>
          <w:sz w:val="24"/>
        </w:rPr>
        <w:t>, 26–9. doi:10.1111/j.1528-1167.2007.01397.x</w:t>
      </w:r>
    </w:p>
    <w:p w14:paraId="08FB397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Houthakker, H. S. (1950). Revealed Preference and the Utility Function. </w:t>
      </w:r>
      <w:r w:rsidRPr="00B3406A">
        <w:rPr>
          <w:rFonts w:ascii="Times New Roman" w:hAnsi="Times New Roman"/>
          <w:i/>
          <w:iCs/>
          <w:noProof/>
          <w:sz w:val="24"/>
        </w:rPr>
        <w:t>Economica</w:t>
      </w:r>
      <w:r w:rsidRPr="00B3406A">
        <w:rPr>
          <w:rFonts w:ascii="Times New Roman" w:hAnsi="Times New Roman"/>
          <w:noProof/>
          <w:sz w:val="24"/>
        </w:rPr>
        <w:t xml:space="preserve">, </w:t>
      </w:r>
      <w:r w:rsidRPr="00B3406A">
        <w:rPr>
          <w:rFonts w:ascii="Times New Roman" w:hAnsi="Times New Roman"/>
          <w:i/>
          <w:iCs/>
          <w:noProof/>
          <w:sz w:val="24"/>
        </w:rPr>
        <w:t>17</w:t>
      </w:r>
      <w:r w:rsidRPr="00B3406A">
        <w:rPr>
          <w:rFonts w:ascii="Times New Roman" w:hAnsi="Times New Roman"/>
          <w:noProof/>
          <w:sz w:val="24"/>
        </w:rPr>
        <w:t>(66), 159–174.</w:t>
      </w:r>
    </w:p>
    <w:p w14:paraId="28D8A9E8"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Johnson, E. J., Häubl, G., &amp; Keinan, A. (2007). Aspects of endowment: a query theory of value construction. </w:t>
      </w:r>
      <w:r w:rsidRPr="00B3406A">
        <w:rPr>
          <w:rFonts w:ascii="Times New Roman" w:hAnsi="Times New Roman"/>
          <w:i/>
          <w:iCs/>
          <w:noProof/>
          <w:sz w:val="24"/>
        </w:rPr>
        <w:t>Journal of Experimental Psychology. Learning, Memory, and Cognition</w:t>
      </w:r>
      <w:r w:rsidRPr="00B3406A">
        <w:rPr>
          <w:rFonts w:ascii="Times New Roman" w:hAnsi="Times New Roman"/>
          <w:noProof/>
          <w:sz w:val="24"/>
        </w:rPr>
        <w:t xml:space="preserve">, </w:t>
      </w:r>
      <w:r w:rsidRPr="00B3406A">
        <w:rPr>
          <w:rFonts w:ascii="Times New Roman" w:hAnsi="Times New Roman"/>
          <w:i/>
          <w:iCs/>
          <w:noProof/>
          <w:sz w:val="24"/>
        </w:rPr>
        <w:t>33</w:t>
      </w:r>
      <w:r w:rsidRPr="00B3406A">
        <w:rPr>
          <w:rFonts w:ascii="Times New Roman" w:hAnsi="Times New Roman"/>
          <w:noProof/>
          <w:sz w:val="24"/>
        </w:rPr>
        <w:t>, 461–474. doi:10.1037/0278-7393.33.3.461</w:t>
      </w:r>
    </w:p>
    <w:p w14:paraId="1AFADFAF"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Kalenscher, T., Tobler, P. N., Huijbers, W., Daselaar, S. M., &amp; Pennartz, C. M. a. (2010). Neural signatures of intransitive preferences. </w:t>
      </w:r>
      <w:r w:rsidRPr="00B3406A">
        <w:rPr>
          <w:rFonts w:ascii="Times New Roman" w:hAnsi="Times New Roman"/>
          <w:i/>
          <w:iCs/>
          <w:noProof/>
          <w:sz w:val="24"/>
        </w:rPr>
        <w:t>Frontiers in Human Neuroscience</w:t>
      </w:r>
      <w:r w:rsidRPr="00B3406A">
        <w:rPr>
          <w:rFonts w:ascii="Times New Roman" w:hAnsi="Times New Roman"/>
          <w:noProof/>
          <w:sz w:val="24"/>
        </w:rPr>
        <w:t xml:space="preserve">, </w:t>
      </w:r>
      <w:r w:rsidRPr="00B3406A">
        <w:rPr>
          <w:rFonts w:ascii="Times New Roman" w:hAnsi="Times New Roman"/>
          <w:i/>
          <w:iCs/>
          <w:noProof/>
          <w:sz w:val="24"/>
        </w:rPr>
        <w:t>4</w:t>
      </w:r>
      <w:r w:rsidRPr="00B3406A">
        <w:rPr>
          <w:rFonts w:ascii="Times New Roman" w:hAnsi="Times New Roman"/>
          <w:noProof/>
          <w:sz w:val="24"/>
        </w:rPr>
        <w:t>(June), 1–14. doi:10.3389/fnhum.2010.00049</w:t>
      </w:r>
    </w:p>
    <w:p w14:paraId="2563EB1B"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Kipervasser, S., Palti, D., Neufeld, M. Y., Ben Shachar, M., Andelman, F., Fried, I., … Hendler, T. (2008). Possible remote functional reorganization in left temporal lobe epilepsy. </w:t>
      </w:r>
      <w:r w:rsidRPr="00B3406A">
        <w:rPr>
          <w:rFonts w:ascii="Times New Roman" w:hAnsi="Times New Roman"/>
          <w:i/>
          <w:iCs/>
          <w:noProof/>
          <w:sz w:val="24"/>
        </w:rPr>
        <w:t>Acta Neurologica Scandinavica</w:t>
      </w:r>
      <w:r w:rsidRPr="00B3406A">
        <w:rPr>
          <w:rFonts w:ascii="Times New Roman" w:hAnsi="Times New Roman"/>
          <w:noProof/>
          <w:sz w:val="24"/>
        </w:rPr>
        <w:t xml:space="preserve">, </w:t>
      </w:r>
      <w:r w:rsidRPr="00B3406A">
        <w:rPr>
          <w:rFonts w:ascii="Times New Roman" w:hAnsi="Times New Roman"/>
          <w:i/>
          <w:iCs/>
          <w:noProof/>
          <w:sz w:val="24"/>
        </w:rPr>
        <w:t>117</w:t>
      </w:r>
      <w:r w:rsidRPr="00B3406A">
        <w:rPr>
          <w:rFonts w:ascii="Times New Roman" w:hAnsi="Times New Roman"/>
          <w:noProof/>
          <w:sz w:val="24"/>
        </w:rPr>
        <w:t>(5), 324–31. doi:10.1111/j.1600-0404.2007.00948.x</w:t>
      </w:r>
    </w:p>
    <w:p w14:paraId="053F3CEF"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lastRenderedPageBreak/>
        <w:t xml:space="preserve">Klein, S. B., &amp; Loftus, J. (2002). Memory and temporal experience : The effects of episodic memory loss on an amnesic patient’s ability to remember the past and imagine the future. </w:t>
      </w:r>
      <w:r w:rsidRPr="00B3406A">
        <w:rPr>
          <w:rFonts w:ascii="Times New Roman" w:hAnsi="Times New Roman"/>
          <w:i/>
          <w:iCs/>
          <w:noProof/>
          <w:sz w:val="24"/>
        </w:rPr>
        <w:t>Social Cognition</w:t>
      </w:r>
      <w:r w:rsidRPr="00B3406A">
        <w:rPr>
          <w:rFonts w:ascii="Times New Roman" w:hAnsi="Times New Roman"/>
          <w:noProof/>
          <w:sz w:val="24"/>
        </w:rPr>
        <w:t xml:space="preserve">, </w:t>
      </w:r>
      <w:r w:rsidRPr="00B3406A">
        <w:rPr>
          <w:rFonts w:ascii="Times New Roman" w:hAnsi="Times New Roman"/>
          <w:i/>
          <w:iCs/>
          <w:noProof/>
          <w:sz w:val="24"/>
        </w:rPr>
        <w:t>20</w:t>
      </w:r>
      <w:r w:rsidRPr="00B3406A">
        <w:rPr>
          <w:rFonts w:ascii="Times New Roman" w:hAnsi="Times New Roman"/>
          <w:noProof/>
          <w:sz w:val="24"/>
        </w:rPr>
        <w:t>(5), 353–379.</w:t>
      </w:r>
    </w:p>
    <w:p w14:paraId="6611534C"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Lee, L., Amir, O., &amp; Ariely, D. (2009). In Search of Homo Economicus: Cognitive Noise and the Role of Emotion in Preference Consistency. </w:t>
      </w:r>
      <w:r w:rsidRPr="00B3406A">
        <w:rPr>
          <w:rFonts w:ascii="Times New Roman" w:hAnsi="Times New Roman"/>
          <w:i/>
          <w:iCs/>
          <w:noProof/>
          <w:sz w:val="24"/>
        </w:rPr>
        <w:t>Journal of Consumer Research</w:t>
      </w:r>
      <w:r w:rsidRPr="00B3406A">
        <w:rPr>
          <w:rFonts w:ascii="Times New Roman" w:hAnsi="Times New Roman"/>
          <w:noProof/>
          <w:sz w:val="24"/>
        </w:rPr>
        <w:t xml:space="preserve">, </w:t>
      </w:r>
      <w:r w:rsidRPr="00B3406A">
        <w:rPr>
          <w:rFonts w:ascii="Times New Roman" w:hAnsi="Times New Roman"/>
          <w:i/>
          <w:iCs/>
          <w:noProof/>
          <w:sz w:val="24"/>
        </w:rPr>
        <w:t>36</w:t>
      </w:r>
      <w:r w:rsidRPr="00B3406A">
        <w:rPr>
          <w:rFonts w:ascii="Times New Roman" w:hAnsi="Times New Roman"/>
          <w:noProof/>
          <w:sz w:val="24"/>
        </w:rPr>
        <w:t>(2), 173–187. doi:10.1086/597160</w:t>
      </w:r>
    </w:p>
    <w:p w14:paraId="41B5667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Lichtenstein, S., &amp; Slovic, P. (Eds.). (2006). </w:t>
      </w:r>
      <w:r w:rsidRPr="00B3406A">
        <w:rPr>
          <w:rFonts w:ascii="Times New Roman" w:hAnsi="Times New Roman"/>
          <w:i/>
          <w:iCs/>
          <w:noProof/>
          <w:sz w:val="24"/>
        </w:rPr>
        <w:t>The Construction of Preference</w:t>
      </w:r>
      <w:r w:rsidRPr="00B3406A">
        <w:rPr>
          <w:rFonts w:ascii="Times New Roman" w:hAnsi="Times New Roman"/>
          <w:noProof/>
          <w:sz w:val="24"/>
        </w:rPr>
        <w:t>. New York: Cambridge University Press.</w:t>
      </w:r>
    </w:p>
    <w:p w14:paraId="6728FDF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Ongür, D., &amp; Price, J. L. (2000). The organization of networks within the orbital and medial prefrontal cortex of rats, monkeys and humans.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0</w:t>
      </w:r>
      <w:r w:rsidRPr="00B3406A">
        <w:rPr>
          <w:rFonts w:ascii="Times New Roman" w:hAnsi="Times New Roman"/>
          <w:noProof/>
          <w:sz w:val="24"/>
        </w:rPr>
        <w:t>(3), 206–19. Retrieved from http://www.ncbi.nlm.nih.gov/pubmed/10731217</w:t>
      </w:r>
    </w:p>
    <w:p w14:paraId="2AA37D37"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Peters, J., &amp; Büchel, C. (2010). Episodic future thinking reduces reward delay discounting through an enhancement of prefrontal-mediotemporal interactions. </w:t>
      </w:r>
      <w:r w:rsidRPr="00B3406A">
        <w:rPr>
          <w:rFonts w:ascii="Times New Roman" w:hAnsi="Times New Roman"/>
          <w:i/>
          <w:iCs/>
          <w:noProof/>
          <w:sz w:val="24"/>
        </w:rPr>
        <w:t>Neuron</w:t>
      </w:r>
      <w:r w:rsidRPr="00B3406A">
        <w:rPr>
          <w:rFonts w:ascii="Times New Roman" w:hAnsi="Times New Roman"/>
          <w:noProof/>
          <w:sz w:val="24"/>
        </w:rPr>
        <w:t xml:space="preserve">, </w:t>
      </w:r>
      <w:r w:rsidRPr="00B3406A">
        <w:rPr>
          <w:rFonts w:ascii="Times New Roman" w:hAnsi="Times New Roman"/>
          <w:i/>
          <w:iCs/>
          <w:noProof/>
          <w:sz w:val="24"/>
        </w:rPr>
        <w:t>66</w:t>
      </w:r>
      <w:r w:rsidRPr="00B3406A">
        <w:rPr>
          <w:rFonts w:ascii="Times New Roman" w:hAnsi="Times New Roman"/>
          <w:noProof/>
          <w:sz w:val="24"/>
        </w:rPr>
        <w:t>(1), 138–48. doi:10.1016/j.neuron.2010.03.026</w:t>
      </w:r>
    </w:p>
    <w:p w14:paraId="5D077F52"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anganath, C., &amp; Ritchey, M. (2012). Two cortical systems for memory-guided behaviour. </w:t>
      </w:r>
      <w:r w:rsidRPr="00B3406A">
        <w:rPr>
          <w:rFonts w:ascii="Times New Roman" w:hAnsi="Times New Roman"/>
          <w:i/>
          <w:iCs/>
          <w:noProof/>
          <w:sz w:val="24"/>
        </w:rPr>
        <w:t>Nature Reviews. Neuroscience</w:t>
      </w:r>
      <w:r w:rsidRPr="00B3406A">
        <w:rPr>
          <w:rFonts w:ascii="Times New Roman" w:hAnsi="Times New Roman"/>
          <w:noProof/>
          <w:sz w:val="24"/>
        </w:rPr>
        <w:t xml:space="preserve">, </w:t>
      </w:r>
      <w:r w:rsidRPr="00B3406A">
        <w:rPr>
          <w:rFonts w:ascii="Times New Roman" w:hAnsi="Times New Roman"/>
          <w:i/>
          <w:iCs/>
          <w:noProof/>
          <w:sz w:val="24"/>
        </w:rPr>
        <w:t>13</w:t>
      </w:r>
      <w:r w:rsidRPr="00B3406A">
        <w:rPr>
          <w:rFonts w:ascii="Times New Roman" w:hAnsi="Times New Roman"/>
          <w:noProof/>
          <w:sz w:val="24"/>
        </w:rPr>
        <w:t>(10), 713–26. doi:10.1038/nrn3338</w:t>
      </w:r>
    </w:p>
    <w:p w14:paraId="03AC4C8D"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egenwetter, M., Dana, J., Davis-Stober, C. P., &amp; Guo, Y. (2011). Parsimonious testing of transitive or intransitive preferences: Reply to Birnbaum (2011).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B3406A">
        <w:rPr>
          <w:rFonts w:ascii="Times New Roman" w:hAnsi="Times New Roman"/>
          <w:i/>
          <w:iCs/>
          <w:noProof/>
          <w:sz w:val="24"/>
        </w:rPr>
        <w:t>118</w:t>
      </w:r>
      <w:r w:rsidRPr="00B3406A">
        <w:rPr>
          <w:rFonts w:ascii="Times New Roman" w:hAnsi="Times New Roman"/>
          <w:noProof/>
          <w:sz w:val="24"/>
        </w:rPr>
        <w:t>(4), 684–688. doi:10.1037/a0025291</w:t>
      </w:r>
    </w:p>
    <w:p w14:paraId="040175F3"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eyna, V. F., Lloyd, F. J., &amp; Brainerd, C. J. (2003). Memory, Development, and Rationality: An Integrative Theory of Judgement and Decision Making. In </w:t>
      </w:r>
      <w:r w:rsidRPr="00B3406A">
        <w:rPr>
          <w:rFonts w:ascii="Times New Roman" w:hAnsi="Times New Roman"/>
          <w:i/>
          <w:iCs/>
          <w:noProof/>
          <w:sz w:val="24"/>
        </w:rPr>
        <w:t>Emerging Perspectives on Judgement and Decision Research</w:t>
      </w:r>
      <w:r w:rsidRPr="00B3406A">
        <w:rPr>
          <w:rFonts w:ascii="Times New Roman" w:hAnsi="Times New Roman"/>
          <w:noProof/>
          <w:sz w:val="24"/>
        </w:rPr>
        <w:t xml:space="preserve"> (pp. 201–245).</w:t>
      </w:r>
    </w:p>
    <w:p w14:paraId="47168BA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amuelson, P. A. (1938). A Note on the Pure Theory of Behaviour Consumer ’s Bheavior. </w:t>
      </w:r>
      <w:r w:rsidRPr="00B3406A">
        <w:rPr>
          <w:rFonts w:ascii="Times New Roman" w:hAnsi="Times New Roman"/>
          <w:i/>
          <w:iCs/>
          <w:noProof/>
          <w:sz w:val="24"/>
        </w:rPr>
        <w:t>Economica</w:t>
      </w:r>
      <w:r w:rsidRPr="00B3406A">
        <w:rPr>
          <w:rFonts w:ascii="Times New Roman" w:hAnsi="Times New Roman"/>
          <w:noProof/>
          <w:sz w:val="24"/>
        </w:rPr>
        <w:t xml:space="preserve">, </w:t>
      </w:r>
      <w:r w:rsidRPr="00B3406A">
        <w:rPr>
          <w:rFonts w:ascii="Times New Roman" w:hAnsi="Times New Roman"/>
          <w:i/>
          <w:iCs/>
          <w:noProof/>
          <w:sz w:val="24"/>
        </w:rPr>
        <w:t>5</w:t>
      </w:r>
      <w:r w:rsidRPr="00B3406A">
        <w:rPr>
          <w:rFonts w:ascii="Times New Roman" w:hAnsi="Times New Roman"/>
          <w:noProof/>
          <w:sz w:val="24"/>
        </w:rPr>
        <w:t>(17), 61–71.</w:t>
      </w:r>
    </w:p>
    <w:p w14:paraId="46F824C3"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chacter, D. L., &amp; Addis, D. R. (2007). The cognitive neuroscience of constructive memory: remembering the past and imagining the future. </w:t>
      </w:r>
      <w:r w:rsidRPr="00B3406A">
        <w:rPr>
          <w:rFonts w:ascii="Times New Roman" w:hAnsi="Times New Roman"/>
          <w:i/>
          <w:iCs/>
          <w:noProof/>
          <w:sz w:val="24"/>
        </w:rPr>
        <w:t>Philosophical Transactions of the Royal Society of London. Series B, Biological Sciences</w:t>
      </w:r>
      <w:r w:rsidRPr="00B3406A">
        <w:rPr>
          <w:rFonts w:ascii="Times New Roman" w:hAnsi="Times New Roman"/>
          <w:noProof/>
          <w:sz w:val="24"/>
        </w:rPr>
        <w:t xml:space="preserve">, </w:t>
      </w:r>
      <w:r w:rsidRPr="00B3406A">
        <w:rPr>
          <w:rFonts w:ascii="Times New Roman" w:hAnsi="Times New Roman"/>
          <w:i/>
          <w:iCs/>
          <w:noProof/>
          <w:sz w:val="24"/>
        </w:rPr>
        <w:t>362</w:t>
      </w:r>
      <w:r w:rsidRPr="00B3406A">
        <w:rPr>
          <w:rFonts w:ascii="Times New Roman" w:hAnsi="Times New Roman"/>
          <w:noProof/>
          <w:sz w:val="24"/>
        </w:rPr>
        <w:t>(1481), 773–86. doi:10.1098/rstb.2007.2087</w:t>
      </w:r>
    </w:p>
    <w:p w14:paraId="38A7354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chneider, S. L., &amp; Shanteau, J. (2003). </w:t>
      </w:r>
      <w:r w:rsidRPr="00B3406A">
        <w:rPr>
          <w:rFonts w:ascii="Times New Roman" w:hAnsi="Times New Roman"/>
          <w:i/>
          <w:iCs/>
          <w:noProof/>
          <w:sz w:val="24"/>
        </w:rPr>
        <w:t>Emerging Perspectives on Judgment and Decision Research</w:t>
      </w:r>
      <w:r w:rsidRPr="00B3406A">
        <w:rPr>
          <w:rFonts w:ascii="Times New Roman" w:hAnsi="Times New Roman"/>
          <w:noProof/>
          <w:sz w:val="24"/>
        </w:rPr>
        <w:t xml:space="preserve"> (p. 736). Cambridge University Press.</w:t>
      </w:r>
    </w:p>
    <w:p w14:paraId="01B439AB"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hohamy, D., &amp; Turk-Browne, N. B. (2013). Mechanisms for widespread hippocampal involvement in cognition. </w:t>
      </w:r>
      <w:r w:rsidRPr="00B3406A">
        <w:rPr>
          <w:rFonts w:ascii="Times New Roman" w:hAnsi="Times New Roman"/>
          <w:i/>
          <w:iCs/>
          <w:noProof/>
          <w:sz w:val="24"/>
        </w:rPr>
        <w:t>Journal of Experimental Psychology. General</w:t>
      </w:r>
      <w:r w:rsidRPr="00B3406A">
        <w:rPr>
          <w:rFonts w:ascii="Times New Roman" w:hAnsi="Times New Roman"/>
          <w:noProof/>
          <w:sz w:val="24"/>
        </w:rPr>
        <w:t xml:space="preserve">, </w:t>
      </w:r>
      <w:r w:rsidRPr="00B3406A">
        <w:rPr>
          <w:rFonts w:ascii="Times New Roman" w:hAnsi="Times New Roman"/>
          <w:i/>
          <w:iCs/>
          <w:noProof/>
          <w:sz w:val="24"/>
        </w:rPr>
        <w:t>142</w:t>
      </w:r>
      <w:r w:rsidRPr="00B3406A">
        <w:rPr>
          <w:rFonts w:ascii="Times New Roman" w:hAnsi="Times New Roman"/>
          <w:noProof/>
          <w:sz w:val="24"/>
        </w:rPr>
        <w:t>(4), 1159–70. doi:10.1037/a0034461</w:t>
      </w:r>
    </w:p>
    <w:p w14:paraId="7A150A2B"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Tversky, A. (1969). Intransitivity of preferences.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B3406A">
        <w:rPr>
          <w:rFonts w:ascii="Times New Roman" w:hAnsi="Times New Roman"/>
          <w:i/>
          <w:iCs/>
          <w:noProof/>
          <w:sz w:val="24"/>
        </w:rPr>
        <w:t>76</w:t>
      </w:r>
      <w:r w:rsidRPr="00B3406A">
        <w:rPr>
          <w:rFonts w:ascii="Times New Roman" w:hAnsi="Times New Roman"/>
          <w:noProof/>
          <w:sz w:val="24"/>
        </w:rPr>
        <w:t>(1), 31–48. doi:10.1037/h0026750</w:t>
      </w:r>
    </w:p>
    <w:p w14:paraId="1434048B"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Von Neumann, J., &amp; Morgenstern, O. (1944). </w:t>
      </w:r>
      <w:r w:rsidRPr="00B3406A">
        <w:rPr>
          <w:rFonts w:ascii="Times New Roman" w:hAnsi="Times New Roman"/>
          <w:i/>
          <w:iCs/>
          <w:noProof/>
          <w:sz w:val="24"/>
        </w:rPr>
        <w:t>Theory of Games and Economic Behavior</w:t>
      </w:r>
      <w:r w:rsidRPr="00B3406A">
        <w:rPr>
          <w:rFonts w:ascii="Times New Roman" w:hAnsi="Times New Roman"/>
          <w:noProof/>
          <w:sz w:val="24"/>
        </w:rPr>
        <w:t xml:space="preserve">. </w:t>
      </w:r>
      <w:r w:rsidRPr="00B3406A">
        <w:rPr>
          <w:rFonts w:ascii="Times New Roman" w:hAnsi="Times New Roman"/>
          <w:i/>
          <w:iCs/>
          <w:noProof/>
          <w:sz w:val="24"/>
        </w:rPr>
        <w:t>Princeton University Press</w:t>
      </w:r>
      <w:r w:rsidRPr="00B3406A">
        <w:rPr>
          <w:rFonts w:ascii="Times New Roman" w:hAnsi="Times New Roman"/>
          <w:noProof/>
          <w:sz w:val="24"/>
        </w:rPr>
        <w:t xml:space="preserve"> (Vol. 2, p. 625). doi:10.1177/1468795X06065810</w:t>
      </w:r>
    </w:p>
    <w:p w14:paraId="2A9F08B6"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lastRenderedPageBreak/>
        <w:t xml:space="preserve">Weber, B., Wellmer, J., Reuber, M., Mormann, F., Weis, S., Urbach, H., … Fernández, G. (2006). Left hippocampal pathology is associated with atypical language lateralization in patients with focal epilepsy. </w:t>
      </w:r>
      <w:r w:rsidRPr="00B3406A">
        <w:rPr>
          <w:rFonts w:ascii="Times New Roman" w:hAnsi="Times New Roman"/>
          <w:i/>
          <w:iCs/>
          <w:noProof/>
          <w:sz w:val="24"/>
        </w:rPr>
        <w:t>Brain : A Journal of Neurology</w:t>
      </w:r>
      <w:r w:rsidRPr="00B3406A">
        <w:rPr>
          <w:rFonts w:ascii="Times New Roman" w:hAnsi="Times New Roman"/>
          <w:noProof/>
          <w:sz w:val="24"/>
        </w:rPr>
        <w:t xml:space="preserve">, </w:t>
      </w:r>
      <w:r w:rsidRPr="00B3406A">
        <w:rPr>
          <w:rFonts w:ascii="Times New Roman" w:hAnsi="Times New Roman"/>
          <w:i/>
          <w:iCs/>
          <w:noProof/>
          <w:sz w:val="24"/>
        </w:rPr>
        <w:t>129</w:t>
      </w:r>
      <w:r w:rsidRPr="00B3406A">
        <w:rPr>
          <w:rFonts w:ascii="Times New Roman" w:hAnsi="Times New Roman"/>
          <w:noProof/>
          <w:sz w:val="24"/>
        </w:rPr>
        <w:t>(Pt 2), 346–51. doi:10.1093/brain/awh694</w:t>
      </w:r>
    </w:p>
    <w:p w14:paraId="321DFB2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Goldstein, W. M., &amp; Barlas, S. (1995). And let us not Forget Memory: The Role of Memory Processes and Techniques in the Study of Judgment and Choice. In </w:t>
      </w:r>
      <w:r w:rsidRPr="00B3406A">
        <w:rPr>
          <w:rFonts w:ascii="Times New Roman" w:hAnsi="Times New Roman"/>
          <w:i/>
          <w:iCs/>
          <w:noProof/>
          <w:sz w:val="24"/>
        </w:rPr>
        <w:t>The Psychology of Learning and Motivation</w:t>
      </w:r>
      <w:r w:rsidRPr="00B3406A">
        <w:rPr>
          <w:rFonts w:ascii="Times New Roman" w:hAnsi="Times New Roman"/>
          <w:noProof/>
          <w:sz w:val="24"/>
        </w:rPr>
        <w:t xml:space="preserve"> (Vol. 32, pp. 33–81). doi:10.1016/S0079-7421(08)60307-2</w:t>
      </w:r>
    </w:p>
    <w:p w14:paraId="433889C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amp; Johnson, E. J. (2009). Mindful judgment and decision making. </w:t>
      </w:r>
      <w:r w:rsidRPr="00B3406A">
        <w:rPr>
          <w:rFonts w:ascii="Times New Roman" w:hAnsi="Times New Roman"/>
          <w:i/>
          <w:iCs/>
          <w:noProof/>
          <w:sz w:val="24"/>
        </w:rPr>
        <w:t>Annual Review of Psychology</w:t>
      </w:r>
      <w:r w:rsidRPr="00B3406A">
        <w:rPr>
          <w:rFonts w:ascii="Times New Roman" w:hAnsi="Times New Roman"/>
          <w:noProof/>
          <w:sz w:val="24"/>
        </w:rPr>
        <w:t xml:space="preserve">, </w:t>
      </w:r>
      <w:r w:rsidRPr="00B3406A">
        <w:rPr>
          <w:rFonts w:ascii="Times New Roman" w:hAnsi="Times New Roman"/>
          <w:i/>
          <w:iCs/>
          <w:noProof/>
          <w:sz w:val="24"/>
        </w:rPr>
        <w:t>60</w:t>
      </w:r>
      <w:r w:rsidRPr="00B3406A">
        <w:rPr>
          <w:rFonts w:ascii="Times New Roman" w:hAnsi="Times New Roman"/>
          <w:noProof/>
          <w:sz w:val="24"/>
        </w:rPr>
        <w:t>, 53–85. doi:10.1146/annurev.psych.60.110707.163633</w:t>
      </w:r>
    </w:p>
    <w:p w14:paraId="6B0AF1EE"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Johnson, E. J., Milch, K. F., Chang, H., Brodscholl, J. C., &amp; Goldstein, D. G. (2007). Asymmetric discounting in intertemporal choice: a query-theory account. </w:t>
      </w:r>
      <w:r w:rsidRPr="00B3406A">
        <w:rPr>
          <w:rFonts w:ascii="Times New Roman" w:hAnsi="Times New Roman"/>
          <w:i/>
          <w:iCs/>
          <w:noProof/>
          <w:sz w:val="24"/>
        </w:rPr>
        <w:t>Psychological Science : A Journal of the American Psychological Society / APS</w:t>
      </w:r>
      <w:r w:rsidRPr="00B3406A">
        <w:rPr>
          <w:rFonts w:ascii="Times New Roman" w:hAnsi="Times New Roman"/>
          <w:noProof/>
          <w:sz w:val="24"/>
        </w:rPr>
        <w:t xml:space="preserve">, </w:t>
      </w:r>
      <w:r w:rsidRPr="00B3406A">
        <w:rPr>
          <w:rFonts w:ascii="Times New Roman" w:hAnsi="Times New Roman"/>
          <w:i/>
          <w:iCs/>
          <w:noProof/>
          <w:sz w:val="24"/>
        </w:rPr>
        <w:t>18</w:t>
      </w:r>
      <w:r w:rsidRPr="00B3406A">
        <w:rPr>
          <w:rFonts w:ascii="Times New Roman" w:hAnsi="Times New Roman"/>
          <w:noProof/>
          <w:sz w:val="24"/>
        </w:rPr>
        <w:t>, 516–523. doi:10.1111/j.1467-9280.2007.01932.x</w:t>
      </w:r>
    </w:p>
    <w:p w14:paraId="1DF038B7"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immer, G. E., &amp; Shohamy, D. (2012). Preference by association: how memory mechanisms in the hippocampus bias decisions. </w:t>
      </w:r>
      <w:r w:rsidRPr="00B3406A">
        <w:rPr>
          <w:rFonts w:ascii="Times New Roman" w:hAnsi="Times New Roman"/>
          <w:i/>
          <w:iCs/>
          <w:noProof/>
          <w:sz w:val="24"/>
        </w:rPr>
        <w:t>Science (New York, N.Y.)</w:t>
      </w:r>
      <w:r w:rsidRPr="00B3406A">
        <w:rPr>
          <w:rFonts w:ascii="Times New Roman" w:hAnsi="Times New Roman"/>
          <w:noProof/>
          <w:sz w:val="24"/>
        </w:rPr>
        <w:t xml:space="preserve">, </w:t>
      </w:r>
      <w:r w:rsidRPr="00B3406A">
        <w:rPr>
          <w:rFonts w:ascii="Times New Roman" w:hAnsi="Times New Roman"/>
          <w:i/>
          <w:iCs/>
          <w:noProof/>
          <w:sz w:val="24"/>
        </w:rPr>
        <w:t>338</w:t>
      </w:r>
      <w:r w:rsidRPr="00B3406A">
        <w:rPr>
          <w:rFonts w:ascii="Times New Roman" w:hAnsi="Times New Roman"/>
          <w:noProof/>
          <w:sz w:val="24"/>
        </w:rPr>
        <w:t>(6104), 270–3. doi:10.1126/science.1223252</w:t>
      </w:r>
    </w:p>
    <w:p w14:paraId="6D79F9FE" w14:textId="522F3DDB" w:rsidR="00B90D89" w:rsidRPr="00B3406A" w:rsidRDefault="00117279" w:rsidP="00B3406A">
      <w:pPr>
        <w:pStyle w:val="NormalWeb"/>
        <w:ind w:left="480" w:hanging="480"/>
        <w:divId w:val="1845320867"/>
        <w:rPr>
          <w:shd w:val="clear" w:color="auto" w:fill="EFF3F8"/>
        </w:rPr>
      </w:pPr>
      <w:r>
        <w:rPr>
          <w:shd w:val="clear" w:color="auto" w:fill="EFF3F8"/>
        </w:rPr>
        <w:fldChar w:fldCharType="end"/>
      </w:r>
    </w:p>
    <w:sectPr w:rsidR="00B90D89" w:rsidRPr="00B3406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Eric" w:date="2014-05-12T08:08:00Z" w:initials="EJJ">
    <w:p w14:paraId="75E9F9F2" w14:textId="77777777" w:rsidR="00C20153" w:rsidRDefault="00C20153">
      <w:pPr>
        <w:pStyle w:val="CommentText"/>
      </w:pPr>
      <w:r>
        <w:rPr>
          <w:rStyle w:val="CommentReference"/>
        </w:rPr>
        <w:annotationRef/>
      </w:r>
      <w:proofErr w:type="gramStart"/>
      <w:r>
        <w:t>how</w:t>
      </w:r>
      <w:proofErr w:type="gramEnd"/>
      <w:r>
        <w:t xml:space="preserve"> </w:t>
      </w:r>
      <w:proofErr w:type="spellStart"/>
      <w:r>
        <w:t>selecgted</w:t>
      </w:r>
      <w:proofErr w:type="spellEnd"/>
    </w:p>
  </w:comment>
  <w:comment w:id="3" w:author="Bernd Weber" w:date="2014-05-20T17:19:00Z" w:initials="BW">
    <w:p w14:paraId="614CA747" w14:textId="68AAA28A" w:rsidR="00C20153" w:rsidRDefault="00C20153">
      <w:pPr>
        <w:pStyle w:val="CommentText"/>
      </w:pPr>
      <w:r>
        <w:rPr>
          <w:rStyle w:val="CommentReference"/>
        </w:rPr>
        <w:annotationRef/>
      </w:r>
      <w:proofErr w:type="gramStart"/>
      <w:r>
        <w:t>there</w:t>
      </w:r>
      <w:proofErr w:type="gramEnd"/>
      <w:r>
        <w:t xml:space="preserve"> is actually no selection behind this. This is just data for which the MRI was available, i.e. who have been scanned in my facilities. So it should be a random subgroup.</w:t>
      </w:r>
    </w:p>
  </w:comment>
  <w:comment w:id="4" w:author="Eric" w:date="2014-05-12T08:10:00Z" w:initials="EJJ">
    <w:p w14:paraId="60A4B32B" w14:textId="77777777" w:rsidR="00C20153" w:rsidRDefault="00C20153">
      <w:pPr>
        <w:pStyle w:val="CommentText"/>
      </w:pPr>
      <w:r>
        <w:rPr>
          <w:rStyle w:val="CommentReference"/>
        </w:rPr>
        <w:annotationRef/>
      </w:r>
      <w:proofErr w:type="gramStart"/>
      <w:r>
        <w:t>add</w:t>
      </w:r>
      <w:proofErr w:type="gramEnd"/>
      <w:r>
        <w:t xml:space="preserve"> note about possible frequencies.</w:t>
      </w:r>
    </w:p>
  </w:comment>
  <w:comment w:id="5" w:author="Bernd Weber" w:date="2014-05-21T08:09:00Z" w:initials="BW">
    <w:p w14:paraId="64286321" w14:textId="098FD3B4" w:rsidR="00C20153" w:rsidRDefault="00C20153">
      <w:pPr>
        <w:pStyle w:val="CommentText"/>
      </w:pPr>
      <w:r>
        <w:rPr>
          <w:rStyle w:val="CommentReference"/>
        </w:rPr>
        <w:annotationRef/>
      </w:r>
      <w:r>
        <w:t>Zeynep – can you put this in?</w:t>
      </w:r>
    </w:p>
  </w:comment>
  <w:comment w:id="6" w:author="Bernd Weber" w:date="2014-05-21T08:05:00Z" w:initials="BW">
    <w:p w14:paraId="4CFBF6F6" w14:textId="0216DF51" w:rsidR="00C20153" w:rsidRDefault="00C20153">
      <w:pPr>
        <w:pStyle w:val="CommentText"/>
      </w:pPr>
      <w:r>
        <w:rPr>
          <w:rStyle w:val="CommentReference"/>
        </w:rPr>
        <w:annotationRef/>
      </w:r>
      <w:r>
        <w:t>I thought that perhaps highlighting the hippocampi in the structural image might be better than having another subfigure – what do you think?</w:t>
      </w:r>
    </w:p>
    <w:p w14:paraId="125C82E9" w14:textId="77777777" w:rsidR="00C20153" w:rsidRDefault="00C20153">
      <w:pPr>
        <w:pStyle w:val="CommentText"/>
      </w:pPr>
    </w:p>
    <w:p w14:paraId="0D7B5B5D" w14:textId="77777777" w:rsidR="00C20153" w:rsidRDefault="00C20153">
      <w:pPr>
        <w:pStyle w:val="CommentText"/>
      </w:pPr>
      <w:r>
        <w:t>I don´t think a “</w:t>
      </w:r>
      <w:proofErr w:type="spellStart"/>
      <w:r>
        <w:t>heatmap</w:t>
      </w:r>
      <w:proofErr w:type="spellEnd"/>
      <w:r>
        <w:t>” is possible to produce, since we are not comparing lesions but atrophies, which are also related to whole brain volume, which we control for in the ratio measure but which makes it hard to overlay the different hippocampi of individuals on one single image.</w:t>
      </w:r>
    </w:p>
    <w:p w14:paraId="77EDC441" w14:textId="77777777" w:rsidR="00C20153" w:rsidRDefault="00C20153">
      <w:pPr>
        <w:pStyle w:val="CommentText"/>
      </w:pPr>
    </w:p>
    <w:p w14:paraId="4281E285" w14:textId="778EEFF0" w:rsidR="00C20153" w:rsidRDefault="00C20153">
      <w:pPr>
        <w:pStyle w:val="CommentText"/>
      </w:pPr>
      <w:r>
        <w:t xml:space="preserve">What do you think of this figure now?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281C3E" w15:done="0"/>
  <w15:commentEx w15:paraId="75E9F9F2" w15:done="0"/>
  <w15:commentEx w15:paraId="614CA747" w15:paraIdParent="75E9F9F2" w15:done="0"/>
  <w15:commentEx w15:paraId="60A4B32B" w15:done="0"/>
  <w15:commentEx w15:paraId="64286321" w15:paraIdParent="60A4B32B" w15:done="0"/>
  <w15:commentEx w15:paraId="4281E285" w15:done="0"/>
  <w15:commentEx w15:paraId="534E1C74" w15:done="0"/>
  <w15:commentEx w15:paraId="506E959F" w15:paraIdParent="534E1C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F4410C" w14:textId="77777777" w:rsidR="00C20153" w:rsidRDefault="00C20153" w:rsidP="007F471C">
      <w:r>
        <w:separator/>
      </w:r>
    </w:p>
  </w:endnote>
  <w:endnote w:type="continuationSeparator" w:id="0">
    <w:p w14:paraId="6F4787C4" w14:textId="77777777" w:rsidR="00C20153" w:rsidRDefault="00C20153"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498488" w14:textId="77777777" w:rsidR="00C20153" w:rsidRDefault="00C20153" w:rsidP="007F471C">
      <w:r>
        <w:separator/>
      </w:r>
    </w:p>
  </w:footnote>
  <w:footnote w:type="continuationSeparator" w:id="0">
    <w:p w14:paraId="212894C9" w14:textId="77777777" w:rsidR="00C20153" w:rsidRDefault="00C20153"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FC9"/>
    <w:rsid w:val="0001500A"/>
    <w:rsid w:val="000175B4"/>
    <w:rsid w:val="000237C6"/>
    <w:rsid w:val="0003233C"/>
    <w:rsid w:val="00034EB2"/>
    <w:rsid w:val="00037F0B"/>
    <w:rsid w:val="00054516"/>
    <w:rsid w:val="00060F69"/>
    <w:rsid w:val="00074B8F"/>
    <w:rsid w:val="000808A8"/>
    <w:rsid w:val="00087AEB"/>
    <w:rsid w:val="000E2D96"/>
    <w:rsid w:val="000E3F2A"/>
    <w:rsid w:val="000F0884"/>
    <w:rsid w:val="00105B4E"/>
    <w:rsid w:val="00105EA5"/>
    <w:rsid w:val="00107978"/>
    <w:rsid w:val="00117279"/>
    <w:rsid w:val="00141EAB"/>
    <w:rsid w:val="0015349E"/>
    <w:rsid w:val="00157314"/>
    <w:rsid w:val="0015746E"/>
    <w:rsid w:val="00163BCF"/>
    <w:rsid w:val="001749D3"/>
    <w:rsid w:val="00181822"/>
    <w:rsid w:val="001870E8"/>
    <w:rsid w:val="001A70C8"/>
    <w:rsid w:val="001B79B2"/>
    <w:rsid w:val="001C1E68"/>
    <w:rsid w:val="001D00E2"/>
    <w:rsid w:val="001D3730"/>
    <w:rsid w:val="001E294D"/>
    <w:rsid w:val="001F0969"/>
    <w:rsid w:val="002007FD"/>
    <w:rsid w:val="00210033"/>
    <w:rsid w:val="0022776D"/>
    <w:rsid w:val="00244984"/>
    <w:rsid w:val="00251380"/>
    <w:rsid w:val="002612C9"/>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3A71"/>
    <w:rsid w:val="00397B45"/>
    <w:rsid w:val="003B09C2"/>
    <w:rsid w:val="003B1F97"/>
    <w:rsid w:val="003B37FC"/>
    <w:rsid w:val="003B4EEA"/>
    <w:rsid w:val="003C0892"/>
    <w:rsid w:val="003E09B5"/>
    <w:rsid w:val="003E2470"/>
    <w:rsid w:val="003E48A8"/>
    <w:rsid w:val="003E71B2"/>
    <w:rsid w:val="003F068E"/>
    <w:rsid w:val="003F1C10"/>
    <w:rsid w:val="003F5F61"/>
    <w:rsid w:val="004336D1"/>
    <w:rsid w:val="00454AD5"/>
    <w:rsid w:val="00454BE1"/>
    <w:rsid w:val="004604F7"/>
    <w:rsid w:val="00463363"/>
    <w:rsid w:val="004659E1"/>
    <w:rsid w:val="00487C58"/>
    <w:rsid w:val="00491CB1"/>
    <w:rsid w:val="00495240"/>
    <w:rsid w:val="004C4A8A"/>
    <w:rsid w:val="004E0A88"/>
    <w:rsid w:val="004F3298"/>
    <w:rsid w:val="004F4C20"/>
    <w:rsid w:val="00504154"/>
    <w:rsid w:val="00520128"/>
    <w:rsid w:val="00527F5C"/>
    <w:rsid w:val="005323A0"/>
    <w:rsid w:val="00532F2C"/>
    <w:rsid w:val="005372B0"/>
    <w:rsid w:val="0054049D"/>
    <w:rsid w:val="00542F31"/>
    <w:rsid w:val="0054383A"/>
    <w:rsid w:val="00543881"/>
    <w:rsid w:val="005445D8"/>
    <w:rsid w:val="00553550"/>
    <w:rsid w:val="00573690"/>
    <w:rsid w:val="00576CAC"/>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A7582"/>
    <w:rsid w:val="006B5029"/>
    <w:rsid w:val="006C51BD"/>
    <w:rsid w:val="006D7906"/>
    <w:rsid w:val="006E681B"/>
    <w:rsid w:val="006F120B"/>
    <w:rsid w:val="006F260E"/>
    <w:rsid w:val="006F3C37"/>
    <w:rsid w:val="006F4354"/>
    <w:rsid w:val="006F718C"/>
    <w:rsid w:val="0070576D"/>
    <w:rsid w:val="00711A77"/>
    <w:rsid w:val="007369D1"/>
    <w:rsid w:val="00740BED"/>
    <w:rsid w:val="0074383F"/>
    <w:rsid w:val="007438F3"/>
    <w:rsid w:val="007517B9"/>
    <w:rsid w:val="00773758"/>
    <w:rsid w:val="00773BC4"/>
    <w:rsid w:val="00787FE4"/>
    <w:rsid w:val="007B3BCF"/>
    <w:rsid w:val="007B4512"/>
    <w:rsid w:val="007C21C7"/>
    <w:rsid w:val="007C4B1D"/>
    <w:rsid w:val="007E212A"/>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D4D67"/>
    <w:rsid w:val="009E36B1"/>
    <w:rsid w:val="009E4B41"/>
    <w:rsid w:val="009E6090"/>
    <w:rsid w:val="009F60E1"/>
    <w:rsid w:val="00A01A03"/>
    <w:rsid w:val="00A04C78"/>
    <w:rsid w:val="00A055BC"/>
    <w:rsid w:val="00A06EB4"/>
    <w:rsid w:val="00A07EF2"/>
    <w:rsid w:val="00A141E1"/>
    <w:rsid w:val="00A24335"/>
    <w:rsid w:val="00A2625E"/>
    <w:rsid w:val="00A444F4"/>
    <w:rsid w:val="00A45389"/>
    <w:rsid w:val="00A57E05"/>
    <w:rsid w:val="00A6769A"/>
    <w:rsid w:val="00A83965"/>
    <w:rsid w:val="00AA21D5"/>
    <w:rsid w:val="00AD087C"/>
    <w:rsid w:val="00AE45BB"/>
    <w:rsid w:val="00AE5078"/>
    <w:rsid w:val="00AE5976"/>
    <w:rsid w:val="00AE7053"/>
    <w:rsid w:val="00AF5A06"/>
    <w:rsid w:val="00B21608"/>
    <w:rsid w:val="00B3406A"/>
    <w:rsid w:val="00B342D2"/>
    <w:rsid w:val="00B3799D"/>
    <w:rsid w:val="00B5135A"/>
    <w:rsid w:val="00B53D49"/>
    <w:rsid w:val="00B643E2"/>
    <w:rsid w:val="00B716D3"/>
    <w:rsid w:val="00B74F6D"/>
    <w:rsid w:val="00B7515D"/>
    <w:rsid w:val="00B8485B"/>
    <w:rsid w:val="00B857C6"/>
    <w:rsid w:val="00B90D89"/>
    <w:rsid w:val="00B92D3C"/>
    <w:rsid w:val="00BA79AF"/>
    <w:rsid w:val="00BB2FCF"/>
    <w:rsid w:val="00BC6BB4"/>
    <w:rsid w:val="00BD1937"/>
    <w:rsid w:val="00BD1E99"/>
    <w:rsid w:val="00BE0EA4"/>
    <w:rsid w:val="00BE2348"/>
    <w:rsid w:val="00BF0BAB"/>
    <w:rsid w:val="00C017A4"/>
    <w:rsid w:val="00C067B5"/>
    <w:rsid w:val="00C10D1C"/>
    <w:rsid w:val="00C20153"/>
    <w:rsid w:val="00C33016"/>
    <w:rsid w:val="00C35692"/>
    <w:rsid w:val="00C366E6"/>
    <w:rsid w:val="00C62B62"/>
    <w:rsid w:val="00C64C50"/>
    <w:rsid w:val="00C80955"/>
    <w:rsid w:val="00C950BD"/>
    <w:rsid w:val="00CA30E3"/>
    <w:rsid w:val="00CC63ED"/>
    <w:rsid w:val="00CD5447"/>
    <w:rsid w:val="00CD7257"/>
    <w:rsid w:val="00CE2092"/>
    <w:rsid w:val="00CE376F"/>
    <w:rsid w:val="00CE69A6"/>
    <w:rsid w:val="00CE7060"/>
    <w:rsid w:val="00CF313D"/>
    <w:rsid w:val="00D03A87"/>
    <w:rsid w:val="00D06C25"/>
    <w:rsid w:val="00D147E2"/>
    <w:rsid w:val="00D217DC"/>
    <w:rsid w:val="00D451EA"/>
    <w:rsid w:val="00D919E9"/>
    <w:rsid w:val="00DC28E9"/>
    <w:rsid w:val="00DC570C"/>
    <w:rsid w:val="00DF49CB"/>
    <w:rsid w:val="00DF57C2"/>
    <w:rsid w:val="00E000C1"/>
    <w:rsid w:val="00E01C70"/>
    <w:rsid w:val="00E02A71"/>
    <w:rsid w:val="00E06CE1"/>
    <w:rsid w:val="00E07CF7"/>
    <w:rsid w:val="00E14DC8"/>
    <w:rsid w:val="00E46507"/>
    <w:rsid w:val="00E77D08"/>
    <w:rsid w:val="00EB4A6F"/>
    <w:rsid w:val="00ED180F"/>
    <w:rsid w:val="00ED1E97"/>
    <w:rsid w:val="00EE0206"/>
    <w:rsid w:val="00EE02B2"/>
    <w:rsid w:val="00EE735F"/>
    <w:rsid w:val="00F24195"/>
    <w:rsid w:val="00F34ACD"/>
    <w:rsid w:val="00F362B1"/>
    <w:rsid w:val="00F43805"/>
    <w:rsid w:val="00F66774"/>
    <w:rsid w:val="00F70CB4"/>
    <w:rsid w:val="00F72439"/>
    <w:rsid w:val="00F9457A"/>
    <w:rsid w:val="00F97A3F"/>
    <w:rsid w:val="00FA1F76"/>
    <w:rsid w:val="00FB01DC"/>
    <w:rsid w:val="00FC0331"/>
    <w:rsid w:val="00FC1F3D"/>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AA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comments" Target="commen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2E5F89-58AF-C646-B98B-3B2BE997B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18474</Words>
  <Characters>105307</Characters>
  <Application>Microsoft Macintosh Word</Application>
  <DocSecurity>0</DocSecurity>
  <Lines>877</Lines>
  <Paragraphs>247</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3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4</cp:revision>
  <cp:lastPrinted>2014-05-11T08:54:00Z</cp:lastPrinted>
  <dcterms:created xsi:type="dcterms:W3CDTF">2014-05-21T13:14:00Z</dcterms:created>
  <dcterms:modified xsi:type="dcterms:W3CDTF">2014-05-2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